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1010F" w:rsidRDefault="0091010F" w:rsidP="0091010F">
      <w:pPr>
        <w:pStyle w:val="TezMetni10Satr"/>
        <w:spacing w:line="360" w:lineRule="auto"/>
        <w:ind w:firstLine="0"/>
        <w:jc w:val="center"/>
        <w:rPr>
          <w:b/>
        </w:rPr>
      </w:pPr>
      <w:bookmarkStart w:id="0" w:name="_GoBack"/>
      <w:bookmarkEnd w:id="0"/>
      <w:r>
        <w:rPr>
          <w:b/>
          <w:noProof/>
        </w:rPr>
        <w:drawing>
          <wp:inline distT="0" distB="0" distL="0" distR="0" wp14:anchorId="4E5AE597" wp14:editId="1026A242">
            <wp:extent cx="1417320" cy="1524000"/>
            <wp:effectExtent l="0" t="0" r="0" b="0"/>
            <wp:docPr id="23" name="Resim 23" descr="AİÇÜ Amble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27" descr="AİÇÜ Amblem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7320" cy="1524000"/>
                    </a:xfrm>
                    <a:prstGeom prst="rect">
                      <a:avLst/>
                    </a:prstGeom>
                    <a:noFill/>
                    <a:ln>
                      <a:noFill/>
                    </a:ln>
                  </pic:spPr>
                </pic:pic>
              </a:graphicData>
            </a:graphic>
          </wp:inline>
        </w:drawing>
      </w:r>
    </w:p>
    <w:p w:rsidR="0091010F" w:rsidRDefault="0091010F" w:rsidP="0091010F">
      <w:pPr>
        <w:pStyle w:val="TezMetni10Satr"/>
        <w:spacing w:line="360" w:lineRule="auto"/>
        <w:ind w:firstLine="0"/>
        <w:jc w:val="center"/>
        <w:rPr>
          <w:b/>
        </w:rPr>
      </w:pPr>
    </w:p>
    <w:p w:rsidR="0091010F" w:rsidRDefault="0091010F" w:rsidP="0091010F">
      <w:pPr>
        <w:pStyle w:val="TezMetni10Satr"/>
        <w:spacing w:line="360" w:lineRule="auto"/>
        <w:ind w:firstLine="0"/>
        <w:jc w:val="center"/>
        <w:rPr>
          <w:b/>
        </w:rPr>
      </w:pPr>
    </w:p>
    <w:p w:rsidR="0091010F" w:rsidRDefault="0091010F" w:rsidP="0091010F">
      <w:pPr>
        <w:pStyle w:val="TezMetni10Satr"/>
        <w:spacing w:line="360" w:lineRule="auto"/>
        <w:ind w:firstLine="0"/>
        <w:jc w:val="center"/>
        <w:rPr>
          <w:b/>
        </w:rPr>
      </w:pPr>
    </w:p>
    <w:p w:rsidR="0091010F" w:rsidRDefault="0091010F" w:rsidP="0091010F">
      <w:pPr>
        <w:pStyle w:val="TezMetni10Satr"/>
        <w:spacing w:line="360" w:lineRule="auto"/>
        <w:ind w:firstLine="0"/>
        <w:jc w:val="center"/>
        <w:rPr>
          <w:b/>
        </w:rPr>
      </w:pPr>
      <w:r>
        <w:rPr>
          <w:b/>
        </w:rPr>
        <w:t>T.C.</w:t>
      </w:r>
    </w:p>
    <w:p w:rsidR="0091010F" w:rsidRDefault="0091010F" w:rsidP="0091010F">
      <w:pPr>
        <w:pStyle w:val="TezMetni10Satr"/>
        <w:spacing w:line="360" w:lineRule="auto"/>
        <w:ind w:firstLine="0"/>
        <w:jc w:val="center"/>
        <w:rPr>
          <w:b/>
        </w:rPr>
      </w:pPr>
      <w:r>
        <w:rPr>
          <w:b/>
        </w:rPr>
        <w:t>AĞRI İBRAHİM ÇEÇEN ÜNİVERSİTESİ</w:t>
      </w:r>
    </w:p>
    <w:p w:rsidR="0091010F" w:rsidRDefault="00EF629A" w:rsidP="0091010F">
      <w:pPr>
        <w:pStyle w:val="TezMetni10Satr"/>
        <w:spacing w:line="360" w:lineRule="auto"/>
        <w:ind w:firstLine="0"/>
        <w:jc w:val="center"/>
        <w:rPr>
          <w:b/>
        </w:rPr>
      </w:pPr>
      <w:r>
        <w:rPr>
          <w:b/>
        </w:rPr>
        <w:t>SAĞLIK BİLİMLERİ FAKÜLTESİ</w:t>
      </w:r>
    </w:p>
    <w:p w:rsidR="0091010F" w:rsidRDefault="0091010F" w:rsidP="0091010F">
      <w:pPr>
        <w:pStyle w:val="TezMetni10Satr"/>
        <w:spacing w:line="360" w:lineRule="auto"/>
        <w:ind w:firstLine="0"/>
        <w:jc w:val="center"/>
      </w:pPr>
      <w:r>
        <w:rPr>
          <w:b/>
        </w:rPr>
        <w:t>BESLENME VE DİYETETİK BÖLÜMÜ</w:t>
      </w:r>
    </w:p>
    <w:p w:rsidR="0091010F" w:rsidRDefault="0091010F" w:rsidP="0091010F">
      <w:pPr>
        <w:pStyle w:val="TezMetni10Satr"/>
      </w:pPr>
    </w:p>
    <w:p w:rsidR="0091010F" w:rsidRDefault="0091010F" w:rsidP="0091010F">
      <w:pPr>
        <w:pStyle w:val="TezMetni10Satr"/>
        <w:ind w:firstLine="0"/>
      </w:pPr>
    </w:p>
    <w:tbl>
      <w:tblPr>
        <w:tblW w:w="8508" w:type="dxa"/>
        <w:jc w:val="center"/>
        <w:tblLayout w:type="fixed"/>
        <w:tblCellMar>
          <w:top w:w="284" w:type="dxa"/>
          <w:left w:w="284" w:type="dxa"/>
          <w:bottom w:w="284" w:type="dxa"/>
          <w:right w:w="284" w:type="dxa"/>
        </w:tblCellMar>
        <w:tblLook w:val="01E0" w:firstRow="1" w:lastRow="1" w:firstColumn="1" w:lastColumn="1" w:noHBand="0" w:noVBand="0"/>
      </w:tblPr>
      <w:tblGrid>
        <w:gridCol w:w="1532"/>
        <w:gridCol w:w="5672"/>
        <w:gridCol w:w="1304"/>
      </w:tblGrid>
      <w:tr w:rsidR="0091010F" w:rsidTr="004C0411">
        <w:trPr>
          <w:trHeight w:hRule="exact" w:val="5910"/>
          <w:jc w:val="center"/>
        </w:trPr>
        <w:tc>
          <w:tcPr>
            <w:tcW w:w="1531" w:type="dxa"/>
          </w:tcPr>
          <w:p w:rsidR="0091010F" w:rsidRDefault="0091010F" w:rsidP="004C0411">
            <w:pPr>
              <w:pStyle w:val="TezMetni10Satr"/>
              <w:ind w:firstLine="0"/>
              <w:rPr>
                <w:sz w:val="22"/>
              </w:rPr>
            </w:pPr>
          </w:p>
        </w:tc>
        <w:tc>
          <w:tcPr>
            <w:tcW w:w="5670" w:type="dxa"/>
            <w:vAlign w:val="center"/>
          </w:tcPr>
          <w:p w:rsidR="0091010F" w:rsidRDefault="0091010F" w:rsidP="004C0411">
            <w:pPr>
              <w:pStyle w:val="TezMetni10Satr"/>
              <w:ind w:firstLine="0"/>
              <w:jc w:val="center"/>
              <w:rPr>
                <w:b/>
                <w:sz w:val="22"/>
              </w:rPr>
            </w:pPr>
            <w:r>
              <w:rPr>
                <w:b/>
                <w:sz w:val="22"/>
              </w:rPr>
              <w:t>TEZ BAŞLIĞINI BURAYA YAZINIZ</w:t>
            </w:r>
          </w:p>
          <w:p w:rsidR="0091010F" w:rsidRDefault="0091010F" w:rsidP="004C0411">
            <w:pPr>
              <w:pStyle w:val="TezMetni10Satr"/>
              <w:ind w:firstLine="0"/>
              <w:jc w:val="center"/>
              <w:rPr>
                <w:b/>
                <w:sz w:val="22"/>
              </w:rPr>
            </w:pPr>
          </w:p>
          <w:p w:rsidR="0091010F" w:rsidRDefault="0091010F" w:rsidP="004C0411">
            <w:pPr>
              <w:pStyle w:val="TezMetni10Satr"/>
              <w:ind w:firstLine="0"/>
              <w:jc w:val="center"/>
              <w:rPr>
                <w:b/>
              </w:rPr>
            </w:pPr>
            <w:r>
              <w:rPr>
                <w:b/>
              </w:rPr>
              <w:t>Öğrencinin Adı SOYADI</w:t>
            </w:r>
          </w:p>
          <w:p w:rsidR="0091010F" w:rsidRDefault="0091010F" w:rsidP="004C0411">
            <w:pPr>
              <w:pStyle w:val="TezMetni10Satr"/>
              <w:ind w:firstLine="0"/>
              <w:jc w:val="center"/>
              <w:rPr>
                <w:b/>
                <w:sz w:val="22"/>
              </w:rPr>
            </w:pPr>
          </w:p>
          <w:p w:rsidR="0091010F" w:rsidRDefault="0091010F" w:rsidP="004C0411">
            <w:pPr>
              <w:pStyle w:val="TezMetni10Satr"/>
              <w:ind w:firstLine="0"/>
              <w:jc w:val="center"/>
              <w:rPr>
                <w:b/>
                <w:sz w:val="22"/>
              </w:rPr>
            </w:pPr>
            <w:r>
              <w:rPr>
                <w:b/>
                <w:sz w:val="22"/>
              </w:rPr>
              <w:t>BİTİRME TEZİ</w:t>
            </w:r>
          </w:p>
          <w:p w:rsidR="0091010F" w:rsidRDefault="0091010F" w:rsidP="004C0411">
            <w:pPr>
              <w:pStyle w:val="TezMetni10Satr"/>
              <w:ind w:firstLine="0"/>
              <w:jc w:val="center"/>
              <w:rPr>
                <w:b/>
                <w:sz w:val="22"/>
              </w:rPr>
            </w:pPr>
          </w:p>
          <w:p w:rsidR="0091010F" w:rsidRDefault="0091010F" w:rsidP="004C0411">
            <w:pPr>
              <w:pStyle w:val="TezMetni10Satr"/>
              <w:ind w:firstLine="0"/>
              <w:rPr>
                <w:b/>
                <w:sz w:val="22"/>
              </w:rPr>
            </w:pPr>
          </w:p>
          <w:p w:rsidR="0091010F" w:rsidRDefault="0091010F" w:rsidP="004C0411">
            <w:pPr>
              <w:pStyle w:val="TezMetni10Satr"/>
              <w:ind w:firstLine="0"/>
              <w:jc w:val="center"/>
              <w:rPr>
                <w:b/>
                <w:sz w:val="22"/>
              </w:rPr>
            </w:pPr>
          </w:p>
          <w:p w:rsidR="0091010F" w:rsidRDefault="0091010F" w:rsidP="004C0411">
            <w:pPr>
              <w:pStyle w:val="TezMetni10Satr"/>
              <w:ind w:firstLine="0"/>
              <w:jc w:val="center"/>
              <w:rPr>
                <w:b/>
                <w:sz w:val="22"/>
              </w:rPr>
            </w:pPr>
          </w:p>
          <w:p w:rsidR="0091010F" w:rsidRDefault="0091010F" w:rsidP="004C0411">
            <w:pPr>
              <w:pStyle w:val="TezMetni10Satr"/>
              <w:ind w:firstLine="0"/>
              <w:jc w:val="center"/>
              <w:rPr>
                <w:b/>
                <w:sz w:val="22"/>
              </w:rPr>
            </w:pPr>
          </w:p>
          <w:p w:rsidR="0091010F" w:rsidRDefault="0091010F" w:rsidP="004C0411">
            <w:pPr>
              <w:pStyle w:val="TezMetni10Satr"/>
              <w:ind w:firstLine="0"/>
              <w:jc w:val="center"/>
              <w:rPr>
                <w:b/>
                <w:sz w:val="22"/>
              </w:rPr>
            </w:pPr>
          </w:p>
          <w:p w:rsidR="0091010F" w:rsidRDefault="0091010F" w:rsidP="004C0411">
            <w:pPr>
              <w:pStyle w:val="TezMetni10Satr"/>
              <w:ind w:firstLine="0"/>
              <w:jc w:val="center"/>
              <w:rPr>
                <w:b/>
                <w:sz w:val="22"/>
              </w:rPr>
            </w:pPr>
          </w:p>
          <w:p w:rsidR="0091010F" w:rsidRDefault="0091010F" w:rsidP="004C0411">
            <w:pPr>
              <w:pStyle w:val="TezMetni10Satr"/>
              <w:ind w:firstLine="0"/>
              <w:jc w:val="center"/>
              <w:rPr>
                <w:b/>
                <w:sz w:val="22"/>
              </w:rPr>
            </w:pPr>
          </w:p>
        </w:tc>
        <w:tc>
          <w:tcPr>
            <w:tcW w:w="1304" w:type="dxa"/>
          </w:tcPr>
          <w:p w:rsidR="0091010F" w:rsidRDefault="0091010F" w:rsidP="004C0411">
            <w:pPr>
              <w:pStyle w:val="TezMetni10Satr"/>
              <w:ind w:firstLine="0"/>
              <w:rPr>
                <w:sz w:val="22"/>
              </w:rPr>
            </w:pPr>
          </w:p>
        </w:tc>
      </w:tr>
    </w:tbl>
    <w:p w:rsidR="0091010F" w:rsidRDefault="0091010F" w:rsidP="0091010F">
      <w:pPr>
        <w:pStyle w:val="TezMetni10Satr"/>
        <w:ind w:firstLine="0"/>
        <w:rPr>
          <w:b/>
        </w:rPr>
      </w:pPr>
    </w:p>
    <w:p w:rsidR="0091010F" w:rsidRDefault="0091010F" w:rsidP="0091010F">
      <w:pPr>
        <w:pStyle w:val="TezMetni10Satr"/>
        <w:ind w:firstLine="0"/>
        <w:jc w:val="center"/>
        <w:rPr>
          <w:b/>
        </w:rPr>
      </w:pPr>
    </w:p>
    <w:p w:rsidR="0091010F" w:rsidRDefault="0091010F" w:rsidP="0091010F">
      <w:pPr>
        <w:pStyle w:val="TezMetni10Satr"/>
        <w:ind w:firstLine="0"/>
        <w:jc w:val="center"/>
        <w:rPr>
          <w:b/>
        </w:rPr>
      </w:pPr>
    </w:p>
    <w:p w:rsidR="0091010F" w:rsidRDefault="0091010F" w:rsidP="0091010F">
      <w:pPr>
        <w:pStyle w:val="TezMetni10Satr"/>
        <w:ind w:firstLine="0"/>
        <w:jc w:val="center"/>
        <w:rPr>
          <w:b/>
        </w:rPr>
      </w:pPr>
    </w:p>
    <w:p w:rsidR="0091010F" w:rsidRDefault="0091010F" w:rsidP="0091010F">
      <w:pPr>
        <w:pStyle w:val="TezMetni10Satr"/>
        <w:ind w:firstLine="0"/>
        <w:jc w:val="center"/>
        <w:rPr>
          <w:b/>
        </w:rPr>
      </w:pPr>
    </w:p>
    <w:p w:rsidR="0091010F" w:rsidRDefault="004E69FD" w:rsidP="0091010F">
      <w:pPr>
        <w:pStyle w:val="TezMetni10Satr"/>
        <w:ind w:firstLine="0"/>
        <w:jc w:val="center"/>
        <w:rPr>
          <w:b/>
        </w:rPr>
      </w:pPr>
      <w:r>
        <w:rPr>
          <w:b/>
        </w:rPr>
        <w:t>YIL</w:t>
      </w:r>
    </w:p>
    <w:p w:rsidR="00073C4B" w:rsidRDefault="00073C4B" w:rsidP="005D5D67">
      <w:pPr>
        <w:pStyle w:val="TezMetni10Satr"/>
        <w:spacing w:line="360" w:lineRule="auto"/>
        <w:ind w:firstLine="0"/>
        <w:jc w:val="center"/>
        <w:rPr>
          <w:b/>
        </w:rPr>
      </w:pPr>
      <w:r w:rsidRPr="00073C4B">
        <w:rPr>
          <w:b/>
          <w:noProof/>
        </w:rPr>
        <w:lastRenderedPageBreak/>
        <w:drawing>
          <wp:inline distT="0" distB="0" distL="0" distR="0">
            <wp:extent cx="1417286" cy="1524000"/>
            <wp:effectExtent l="0" t="0" r="0" b="0"/>
            <wp:docPr id="27" name="Resim 27" descr="C:\Users\AİCU\Desktop\AİÇÜ Amblem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İCU\Desktop\AİÇÜ Amblemi.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38885" cy="1547225"/>
                    </a:xfrm>
                    <a:prstGeom prst="rect">
                      <a:avLst/>
                    </a:prstGeom>
                    <a:noFill/>
                    <a:ln>
                      <a:noFill/>
                    </a:ln>
                  </pic:spPr>
                </pic:pic>
              </a:graphicData>
            </a:graphic>
          </wp:inline>
        </w:drawing>
      </w:r>
    </w:p>
    <w:p w:rsidR="00073C4B" w:rsidRDefault="00073C4B" w:rsidP="005D5D67">
      <w:pPr>
        <w:pStyle w:val="TezMetni10Satr"/>
        <w:spacing w:line="360" w:lineRule="auto"/>
        <w:ind w:firstLine="0"/>
        <w:jc w:val="center"/>
        <w:rPr>
          <w:b/>
        </w:rPr>
      </w:pPr>
    </w:p>
    <w:p w:rsidR="00D11EF0" w:rsidRDefault="00D11EF0" w:rsidP="005D5D67">
      <w:pPr>
        <w:pStyle w:val="TezMetni10Satr"/>
        <w:spacing w:line="360" w:lineRule="auto"/>
        <w:ind w:firstLine="0"/>
        <w:jc w:val="center"/>
        <w:rPr>
          <w:b/>
        </w:rPr>
      </w:pPr>
    </w:p>
    <w:p w:rsidR="00073C4B" w:rsidRDefault="00073C4B" w:rsidP="005D5D67">
      <w:pPr>
        <w:pStyle w:val="TezMetni10Satr"/>
        <w:spacing w:line="360" w:lineRule="auto"/>
        <w:ind w:firstLine="0"/>
        <w:jc w:val="center"/>
        <w:rPr>
          <w:b/>
        </w:rPr>
      </w:pPr>
    </w:p>
    <w:p w:rsidR="00D04100" w:rsidRPr="005B5FDE" w:rsidRDefault="00D04100" w:rsidP="005D5D67">
      <w:pPr>
        <w:pStyle w:val="TezMetni10Satr"/>
        <w:spacing w:line="360" w:lineRule="auto"/>
        <w:ind w:firstLine="0"/>
        <w:jc w:val="center"/>
        <w:rPr>
          <w:b/>
        </w:rPr>
      </w:pPr>
      <w:r w:rsidRPr="005B5FDE">
        <w:rPr>
          <w:b/>
        </w:rPr>
        <w:t>T.C.</w:t>
      </w:r>
    </w:p>
    <w:p w:rsidR="00F630A1" w:rsidRDefault="00F630A1" w:rsidP="005D5D67">
      <w:pPr>
        <w:pStyle w:val="TezMetni10Satr"/>
        <w:spacing w:line="360" w:lineRule="auto"/>
        <w:ind w:firstLine="0"/>
        <w:jc w:val="center"/>
        <w:rPr>
          <w:b/>
        </w:rPr>
      </w:pPr>
      <w:r>
        <w:rPr>
          <w:b/>
        </w:rPr>
        <w:t>AĞRI İBRAHİM ÇEÇEN ÜNİVERSİTESİ</w:t>
      </w:r>
    </w:p>
    <w:p w:rsidR="00F630A1" w:rsidRDefault="00EF629A" w:rsidP="005D5D67">
      <w:pPr>
        <w:pStyle w:val="TezMetni10Satr"/>
        <w:spacing w:line="360" w:lineRule="auto"/>
        <w:ind w:firstLine="0"/>
        <w:jc w:val="center"/>
        <w:rPr>
          <w:b/>
        </w:rPr>
      </w:pPr>
      <w:r>
        <w:rPr>
          <w:b/>
        </w:rPr>
        <w:t>SAĞLIK BİLİMLERİ FAKÜLTESİ</w:t>
      </w:r>
    </w:p>
    <w:p w:rsidR="005D5D67" w:rsidRPr="005B5FDE" w:rsidRDefault="00F630A1" w:rsidP="00F630A1">
      <w:pPr>
        <w:pStyle w:val="TezMetni10Satr"/>
        <w:spacing w:line="360" w:lineRule="auto"/>
        <w:ind w:firstLine="0"/>
        <w:jc w:val="center"/>
      </w:pPr>
      <w:r>
        <w:rPr>
          <w:b/>
        </w:rPr>
        <w:t>BESLENME VE DİYETETİK BÖLÜMÜ</w:t>
      </w:r>
    </w:p>
    <w:p w:rsidR="005D008D" w:rsidRPr="005B5FDE" w:rsidRDefault="005D008D" w:rsidP="00F7424F">
      <w:pPr>
        <w:pStyle w:val="TezMetni10Satr"/>
      </w:pPr>
    </w:p>
    <w:p w:rsidR="005D008D" w:rsidRPr="005B5FDE" w:rsidRDefault="005D008D" w:rsidP="00D70635">
      <w:pPr>
        <w:pStyle w:val="TezMetni10Satr"/>
        <w:ind w:firstLine="0"/>
      </w:pPr>
    </w:p>
    <w:tbl>
      <w:tblPr>
        <w:tblW w:w="8505" w:type="dxa"/>
        <w:jc w:val="center"/>
        <w:tblLayout w:type="fixed"/>
        <w:tblCellMar>
          <w:top w:w="284" w:type="dxa"/>
          <w:left w:w="284" w:type="dxa"/>
          <w:bottom w:w="284" w:type="dxa"/>
          <w:right w:w="284" w:type="dxa"/>
        </w:tblCellMar>
        <w:tblLook w:val="01E0" w:firstRow="1" w:lastRow="1" w:firstColumn="1" w:lastColumn="1" w:noHBand="0" w:noVBand="0"/>
      </w:tblPr>
      <w:tblGrid>
        <w:gridCol w:w="1531"/>
        <w:gridCol w:w="5670"/>
        <w:gridCol w:w="1304"/>
      </w:tblGrid>
      <w:tr w:rsidR="00AC512C" w:rsidRPr="00443319" w:rsidTr="00A91FA1">
        <w:trPr>
          <w:trHeight w:hRule="exact" w:val="5910"/>
          <w:jc w:val="center"/>
        </w:trPr>
        <w:tc>
          <w:tcPr>
            <w:tcW w:w="1531" w:type="dxa"/>
          </w:tcPr>
          <w:p w:rsidR="00AC512C" w:rsidRPr="00443319" w:rsidRDefault="00AC512C" w:rsidP="00930CAB">
            <w:pPr>
              <w:pStyle w:val="TezMetni10Satr"/>
              <w:ind w:firstLine="0"/>
              <w:rPr>
                <w:sz w:val="22"/>
              </w:rPr>
            </w:pPr>
          </w:p>
        </w:tc>
        <w:tc>
          <w:tcPr>
            <w:tcW w:w="5670" w:type="dxa"/>
            <w:vAlign w:val="center"/>
          </w:tcPr>
          <w:p w:rsidR="00D04100" w:rsidRPr="00443319" w:rsidRDefault="005D5D67" w:rsidP="00073C4B">
            <w:pPr>
              <w:pStyle w:val="TezMetni10Satr"/>
              <w:ind w:firstLine="0"/>
              <w:jc w:val="center"/>
              <w:rPr>
                <w:b/>
                <w:sz w:val="22"/>
              </w:rPr>
            </w:pPr>
            <w:r w:rsidRPr="00443319">
              <w:rPr>
                <w:b/>
                <w:sz w:val="22"/>
              </w:rPr>
              <w:t>TEZ</w:t>
            </w:r>
            <w:r w:rsidR="00D04100" w:rsidRPr="00443319">
              <w:rPr>
                <w:b/>
                <w:sz w:val="22"/>
              </w:rPr>
              <w:t xml:space="preserve"> BAŞLIĞINI BURAYA YAZINIZ</w:t>
            </w:r>
          </w:p>
          <w:p w:rsidR="00D04100" w:rsidRPr="00443319" w:rsidRDefault="00D04100" w:rsidP="00930CAB">
            <w:pPr>
              <w:pStyle w:val="TezMetni10Satr"/>
              <w:ind w:firstLine="0"/>
              <w:jc w:val="center"/>
              <w:rPr>
                <w:b/>
                <w:sz w:val="22"/>
              </w:rPr>
            </w:pPr>
          </w:p>
          <w:p w:rsidR="00AC512C" w:rsidRPr="007B5CC1" w:rsidRDefault="00FA0D77" w:rsidP="00930CAB">
            <w:pPr>
              <w:pStyle w:val="TezMetni10Satr"/>
              <w:ind w:firstLine="0"/>
              <w:jc w:val="center"/>
              <w:rPr>
                <w:b/>
              </w:rPr>
            </w:pPr>
            <w:r w:rsidRPr="007B5CC1">
              <w:rPr>
                <w:b/>
              </w:rPr>
              <w:t xml:space="preserve">Öğrencinin </w:t>
            </w:r>
            <w:r w:rsidR="006179C7" w:rsidRPr="007B5CC1">
              <w:rPr>
                <w:b/>
              </w:rPr>
              <w:t>Ad</w:t>
            </w:r>
            <w:r w:rsidR="007530D3" w:rsidRPr="007B5CC1">
              <w:rPr>
                <w:b/>
              </w:rPr>
              <w:t>ı</w:t>
            </w:r>
            <w:r w:rsidR="006179C7" w:rsidRPr="007B5CC1">
              <w:rPr>
                <w:b/>
              </w:rPr>
              <w:t xml:space="preserve"> SOYAD</w:t>
            </w:r>
            <w:r w:rsidR="007530D3" w:rsidRPr="007B5CC1">
              <w:rPr>
                <w:b/>
              </w:rPr>
              <w:t>I</w:t>
            </w:r>
          </w:p>
          <w:p w:rsidR="007530D3" w:rsidRPr="00443319" w:rsidRDefault="007530D3" w:rsidP="00930CAB">
            <w:pPr>
              <w:pStyle w:val="TezMetni10Satr"/>
              <w:ind w:firstLine="0"/>
              <w:jc w:val="center"/>
              <w:rPr>
                <w:b/>
                <w:sz w:val="22"/>
              </w:rPr>
            </w:pPr>
          </w:p>
          <w:p w:rsidR="006179C7" w:rsidRDefault="005D5D67" w:rsidP="00930CAB">
            <w:pPr>
              <w:pStyle w:val="TezMetni10Satr"/>
              <w:ind w:firstLine="0"/>
              <w:jc w:val="center"/>
              <w:rPr>
                <w:b/>
                <w:sz w:val="22"/>
              </w:rPr>
            </w:pPr>
            <w:r w:rsidRPr="00443319">
              <w:rPr>
                <w:b/>
                <w:sz w:val="22"/>
              </w:rPr>
              <w:t>BİTİRME TEZİ</w:t>
            </w:r>
          </w:p>
          <w:p w:rsidR="00D70635" w:rsidRDefault="00D70635" w:rsidP="00930CAB">
            <w:pPr>
              <w:pStyle w:val="TezMetni10Satr"/>
              <w:ind w:firstLine="0"/>
              <w:jc w:val="center"/>
              <w:rPr>
                <w:b/>
                <w:sz w:val="22"/>
              </w:rPr>
            </w:pPr>
          </w:p>
          <w:p w:rsidR="00D70635" w:rsidRDefault="00D70635" w:rsidP="00073C4B">
            <w:pPr>
              <w:pStyle w:val="TezMetni10Satr"/>
              <w:ind w:firstLine="0"/>
              <w:rPr>
                <w:b/>
                <w:sz w:val="22"/>
              </w:rPr>
            </w:pPr>
          </w:p>
          <w:p w:rsidR="00D70635" w:rsidRDefault="00D70635" w:rsidP="00930CAB">
            <w:pPr>
              <w:pStyle w:val="TezMetni10Satr"/>
              <w:ind w:firstLine="0"/>
              <w:jc w:val="center"/>
              <w:rPr>
                <w:b/>
                <w:sz w:val="22"/>
              </w:rPr>
            </w:pPr>
          </w:p>
          <w:p w:rsidR="00D11EF0" w:rsidRDefault="00D11EF0" w:rsidP="00930CAB">
            <w:pPr>
              <w:pStyle w:val="TezMetni10Satr"/>
              <w:ind w:firstLine="0"/>
              <w:jc w:val="center"/>
              <w:rPr>
                <w:b/>
                <w:sz w:val="22"/>
              </w:rPr>
            </w:pPr>
          </w:p>
          <w:p w:rsidR="00D11EF0" w:rsidRDefault="00D11EF0" w:rsidP="00930CAB">
            <w:pPr>
              <w:pStyle w:val="TezMetni10Satr"/>
              <w:ind w:firstLine="0"/>
              <w:jc w:val="center"/>
              <w:rPr>
                <w:b/>
                <w:sz w:val="22"/>
              </w:rPr>
            </w:pPr>
          </w:p>
          <w:p w:rsidR="00D11EF0" w:rsidRDefault="00D11EF0" w:rsidP="00930CAB">
            <w:pPr>
              <w:pStyle w:val="TezMetni10Satr"/>
              <w:ind w:firstLine="0"/>
              <w:jc w:val="center"/>
              <w:rPr>
                <w:b/>
                <w:sz w:val="22"/>
              </w:rPr>
            </w:pPr>
          </w:p>
          <w:p w:rsidR="00D70635" w:rsidRDefault="00D70635" w:rsidP="00930CAB">
            <w:pPr>
              <w:pStyle w:val="TezMetni10Satr"/>
              <w:ind w:firstLine="0"/>
              <w:jc w:val="center"/>
              <w:rPr>
                <w:b/>
                <w:sz w:val="22"/>
              </w:rPr>
            </w:pPr>
          </w:p>
          <w:p w:rsidR="00D70635" w:rsidRDefault="00D70635" w:rsidP="00930CAB">
            <w:pPr>
              <w:pStyle w:val="TezMetni10Satr"/>
              <w:ind w:firstLine="0"/>
              <w:jc w:val="center"/>
              <w:rPr>
                <w:b/>
                <w:sz w:val="22"/>
              </w:rPr>
            </w:pPr>
            <w:r>
              <w:rPr>
                <w:b/>
                <w:sz w:val="22"/>
              </w:rPr>
              <w:t>TEZ YÖNETİCİSİ</w:t>
            </w:r>
          </w:p>
          <w:p w:rsidR="006179C7" w:rsidRPr="00443319" w:rsidRDefault="007B5CC1" w:rsidP="00073C4B">
            <w:pPr>
              <w:pStyle w:val="TezMetni10Satr"/>
              <w:ind w:firstLine="0"/>
              <w:jc w:val="center"/>
              <w:rPr>
                <w:b/>
                <w:sz w:val="22"/>
              </w:rPr>
            </w:pPr>
            <w:r>
              <w:rPr>
                <w:b/>
                <w:sz w:val="22"/>
              </w:rPr>
              <w:t>Unvanı-Adı ve SOYADI</w:t>
            </w:r>
          </w:p>
        </w:tc>
        <w:tc>
          <w:tcPr>
            <w:tcW w:w="1304" w:type="dxa"/>
          </w:tcPr>
          <w:p w:rsidR="00AC512C" w:rsidRPr="00443319" w:rsidRDefault="00AC512C" w:rsidP="00930CAB">
            <w:pPr>
              <w:pStyle w:val="TezMetni10Satr"/>
              <w:ind w:firstLine="0"/>
              <w:rPr>
                <w:sz w:val="22"/>
              </w:rPr>
            </w:pPr>
          </w:p>
        </w:tc>
      </w:tr>
    </w:tbl>
    <w:p w:rsidR="00D70635" w:rsidRDefault="00D70635" w:rsidP="00D11EF0">
      <w:pPr>
        <w:pStyle w:val="TezMetni10Satr"/>
        <w:ind w:firstLine="0"/>
        <w:rPr>
          <w:b/>
        </w:rPr>
      </w:pPr>
    </w:p>
    <w:p w:rsidR="00D70635" w:rsidRDefault="00D70635" w:rsidP="005E4CC2">
      <w:pPr>
        <w:pStyle w:val="TezMetni10Satr"/>
        <w:ind w:firstLine="0"/>
        <w:jc w:val="center"/>
        <w:rPr>
          <w:b/>
        </w:rPr>
      </w:pPr>
    </w:p>
    <w:p w:rsidR="00D70635" w:rsidRDefault="00D70635" w:rsidP="005E4CC2">
      <w:pPr>
        <w:pStyle w:val="TezMetni10Satr"/>
        <w:ind w:firstLine="0"/>
        <w:jc w:val="center"/>
        <w:rPr>
          <w:b/>
        </w:rPr>
      </w:pPr>
    </w:p>
    <w:p w:rsidR="00D70635" w:rsidRDefault="00D70635" w:rsidP="005E4CC2">
      <w:pPr>
        <w:pStyle w:val="TezMetni10Satr"/>
        <w:ind w:firstLine="0"/>
        <w:jc w:val="center"/>
        <w:rPr>
          <w:b/>
        </w:rPr>
      </w:pPr>
    </w:p>
    <w:p w:rsidR="005E4CC2" w:rsidRPr="005B5FDE" w:rsidRDefault="001C5710" w:rsidP="005E4CC2">
      <w:pPr>
        <w:pStyle w:val="TezMetni10Satr"/>
        <w:ind w:firstLine="0"/>
        <w:jc w:val="center"/>
      </w:pPr>
      <w:r>
        <w:rPr>
          <w:b/>
        </w:rPr>
        <w:t>Ay</w:t>
      </w:r>
      <w:r w:rsidR="00D04100" w:rsidRPr="005B5FDE">
        <w:rPr>
          <w:b/>
        </w:rPr>
        <w:t>-</w:t>
      </w:r>
      <w:r>
        <w:rPr>
          <w:b/>
        </w:rPr>
        <w:t>Yıl</w:t>
      </w:r>
    </w:p>
    <w:p w:rsidR="00EF3404" w:rsidRDefault="00530063" w:rsidP="00EF3404">
      <w:pPr>
        <w:pStyle w:val="TezMetni10Satr"/>
        <w:ind w:firstLine="0"/>
        <w:jc w:val="center"/>
      </w:pPr>
      <w:r>
        <w:rPr>
          <w:b/>
        </w:rPr>
        <w:t>AĞRI</w:t>
      </w:r>
      <w:r w:rsidR="00904448" w:rsidRPr="00904448">
        <w:rPr>
          <w:b/>
        </w:rPr>
        <w:t xml:space="preserve"> </w:t>
      </w:r>
      <w:bookmarkStart w:id="1" w:name="_Toc257628855"/>
      <w:r w:rsidR="00EF3404">
        <w:br w:type="page"/>
      </w:r>
    </w:p>
    <w:p w:rsidR="00682185" w:rsidRDefault="00682185" w:rsidP="00E21C56">
      <w:pPr>
        <w:pStyle w:val="TezMetni10Satr"/>
        <w:ind w:firstLine="0"/>
        <w:sectPr w:rsidR="00682185" w:rsidSect="00EF3404">
          <w:headerReference w:type="even" r:id="rId9"/>
          <w:headerReference w:type="default" r:id="rId10"/>
          <w:footerReference w:type="even" r:id="rId11"/>
          <w:footerReference w:type="default" r:id="rId12"/>
          <w:pgSz w:w="11906" w:h="16838" w:code="9"/>
          <w:pgMar w:top="1418" w:right="1418" w:bottom="1418" w:left="1985" w:header="709" w:footer="709" w:gutter="0"/>
          <w:pgNumType w:fmt="lowerRoman" w:start="2"/>
          <w:cols w:space="708"/>
          <w:titlePg/>
          <w:docGrid w:linePitch="360"/>
        </w:sectPr>
      </w:pPr>
    </w:p>
    <w:bookmarkEnd w:id="1"/>
    <w:p w:rsidR="000F5801" w:rsidRDefault="000F5801" w:rsidP="00D1128C">
      <w:pPr>
        <w:ind w:firstLine="0"/>
      </w:pPr>
      <w:r w:rsidRPr="00BC7FCF">
        <w:rPr>
          <w:noProof/>
        </w:rPr>
        <w:lastRenderedPageBreak/>
        <mc:AlternateContent>
          <mc:Choice Requires="wps">
            <w:drawing>
              <wp:anchor distT="0" distB="0" distL="114300" distR="114300" simplePos="0" relativeHeight="251652608" behindDoc="0" locked="0" layoutInCell="1" allowOverlap="1" wp14:anchorId="07A5400A" wp14:editId="699675BB">
                <wp:simplePos x="0" y="0"/>
                <wp:positionH relativeFrom="column">
                  <wp:posOffset>-568960</wp:posOffset>
                </wp:positionH>
                <wp:positionV relativeFrom="paragraph">
                  <wp:posOffset>-746125</wp:posOffset>
                </wp:positionV>
                <wp:extent cx="2638425" cy="942975"/>
                <wp:effectExtent l="0" t="0" r="28575" b="28575"/>
                <wp:wrapNone/>
                <wp:docPr id="20" name="AutoShape 2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38425" cy="942975"/>
                        </a:xfrm>
                        <a:prstGeom prst="bracePair">
                          <a:avLst>
                            <a:gd name="adj" fmla="val 8333"/>
                          </a:avLst>
                        </a:prstGeom>
                        <a:solidFill>
                          <a:srgbClr val="FFFF99"/>
                        </a:solidFill>
                        <a:ln w="9525">
                          <a:solidFill>
                            <a:srgbClr val="FF0000"/>
                          </a:solidFill>
                          <a:round/>
                          <a:headEnd/>
                          <a:tailEnd/>
                        </a:ln>
                      </wps:spPr>
                      <wps:txbx>
                        <w:txbxContent>
                          <w:p w:rsidR="003A35DC" w:rsidRPr="004C23BF" w:rsidRDefault="003A35DC" w:rsidP="00EA28B8">
                            <w:pPr>
                              <w:spacing w:line="240" w:lineRule="auto"/>
                              <w:jc w:val="center"/>
                              <w:rPr>
                                <w:b/>
                                <w:color w:val="FF0000"/>
                              </w:rPr>
                            </w:pPr>
                            <w:r w:rsidRPr="004C23BF">
                              <w:rPr>
                                <w:b/>
                                <w:color w:val="FF0000"/>
                              </w:rPr>
                              <w:t>Dikkat!</w:t>
                            </w:r>
                          </w:p>
                          <w:p w:rsidR="003A35DC" w:rsidRPr="00D37A66" w:rsidRDefault="003A35DC" w:rsidP="00EA28B8">
                            <w:pPr>
                              <w:spacing w:line="240" w:lineRule="auto"/>
                              <w:ind w:firstLine="0"/>
                              <w:rPr>
                                <w:b/>
                                <w:color w:val="0000FF"/>
                              </w:rPr>
                            </w:pPr>
                            <w:r>
                              <w:rPr>
                                <w:b/>
                                <w:color w:val="0000FF"/>
                              </w:rPr>
                              <w:t>Başlık sayfa başında olmalıdır.</w:t>
                            </w:r>
                          </w:p>
                          <w:p w:rsidR="003A35DC" w:rsidRPr="00480905" w:rsidRDefault="003A35DC" w:rsidP="00EA28B8">
                            <w:pPr>
                              <w:spacing w:line="240" w:lineRule="auto"/>
                              <w:ind w:firstLine="0"/>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2B3D6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7A5400A" id="_x0000_t186" coordsize="21600,21600" o:spt="186" adj="1800" path="m@9,nfqx@0@0l@0@7qy0@4@0@8l@0@6qy@9,21600em@10,nfqx@5@0l@5@7qy21600@4@5@8l@5@6qy@10,21600em@9,nsqx@0@0l@0@7qy0@4@0@8l@0@6qy@9,21600l@10,21600qx@5@6l@5@8qy21600@4@5@7l@5@0qy@10,xe" filled="f">
                <v:formulas>
                  <v:f eqn="val #0"/>
                  <v:f eqn="val width"/>
                  <v:f eqn="val height"/>
                  <v:f eqn="prod width 1 2"/>
                  <v:f eqn="prod height 1 2"/>
                  <v:f eqn="sum width 0 #0"/>
                  <v:f eqn="sum height 0 #0"/>
                  <v:f eqn="sum @4 0 #0"/>
                  <v:f eqn="sum @4 #0 0"/>
                  <v:f eqn="prod #0 2 1"/>
                  <v:f eqn="sum width 0 @9"/>
                  <v:f eqn="prod #0 9598 32768"/>
                  <v:f eqn="sum height 0 @11"/>
                  <v:f eqn="sum @11 #0 0"/>
                  <v:f eqn="sum width 0 @13"/>
                </v:formulas>
                <v:path o:extrusionok="f" limo="10800,10800" o:connecttype="custom" o:connectlocs="@3,0;0,@4;@3,@2;@1,@4" textboxrect="@13,@11,@14,@12"/>
                <v:handles>
                  <v:h position="topLeft,#0" switch="" yrange="0,5400"/>
                </v:handles>
              </v:shapetype>
              <v:shape id="AutoShape 201" o:spid="_x0000_s1026" type="#_x0000_t186" style="position:absolute;left:0;text-align:left;margin-left:-44.8pt;margin-top:-58.75pt;width:207.75pt;height:74.2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" filled="t" fillcolor="#ff9" strokecolor="red">
                <v:textbox>
                  <w:txbxContent>
                    <w:p w:rsidR="003A35DC" w:rsidRPr="004C23BF" w:rsidRDefault="003A35DC" w:rsidP="00EA28B8">
                      <w:pPr>
                        <w:spacing w:line="240" w:lineRule="auto"/>
                        <w:jc w:val="center"/>
                        <w:rPr>
                          <w:b/>
                          <w:color w:val="FF0000"/>
                        </w:rPr>
                      </w:pPr>
                      <w:r w:rsidRPr="004C23BF">
                        <w:rPr>
                          <w:b/>
                          <w:color w:val="FF0000"/>
                        </w:rPr>
                        <w:t>Dikkat!</w:t>
                      </w:r>
                    </w:p>
                    <w:p w:rsidR="003A35DC" w:rsidRPr="00D37A66" w:rsidRDefault="003A35DC" w:rsidP="00EA28B8">
                      <w:pPr>
                        <w:spacing w:line="240" w:lineRule="auto"/>
                        <w:ind w:firstLine="0"/>
                        <w:rPr>
                          <w:b/>
                          <w:color w:val="0000FF"/>
                        </w:rPr>
                      </w:pPr>
                      <w:r>
                        <w:rPr>
                          <w:b/>
                          <w:color w:val="0000FF"/>
                        </w:rPr>
                        <w:t>Başlık sayfa başında olmalıdır.</w:t>
                      </w:r>
                    </w:p>
                    <w:p w:rsidR="003A35DC" w:rsidRPr="00480905" w:rsidRDefault="003A35DC" w:rsidP="00EA28B8">
                      <w:pPr>
                        <w:spacing w:line="240" w:lineRule="auto"/>
                        <w:ind w:firstLine="0"/>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2B3D6A"/>
                  </w:txbxContent>
                </v:textbox>
              </v:shape>
            </w:pict>
          </mc:Fallback>
        </mc:AlternateContent>
      </w:r>
    </w:p>
    <w:p w:rsidR="00780D81" w:rsidRPr="00BC7FCF" w:rsidRDefault="007E1107" w:rsidP="00073C4B">
      <w:pPr>
        <w:pStyle w:val="Balk1"/>
        <w:jc w:val="center"/>
      </w:pPr>
      <w:bookmarkStart w:id="2" w:name="_Toc257628857"/>
      <w:bookmarkStart w:id="3" w:name="_Toc431460105"/>
      <w:bookmarkStart w:id="4" w:name="_Toc42690410"/>
      <w:r w:rsidRPr="00BC7FCF">
        <w:t>ÖNSÖZ</w:t>
      </w:r>
      <w:bookmarkEnd w:id="2"/>
      <w:bookmarkEnd w:id="3"/>
      <w:r w:rsidR="00073C4B">
        <w:t>/TEŞEKKÜR</w:t>
      </w:r>
      <w:bookmarkEnd w:id="4"/>
    </w:p>
    <w:p w:rsidR="009A460E" w:rsidRDefault="009A460E" w:rsidP="00780D81">
      <w:pPr>
        <w:pStyle w:val="TezMetni10Satr"/>
      </w:pPr>
    </w:p>
    <w:p w:rsidR="009A460E" w:rsidRDefault="009A460E" w:rsidP="00780D81">
      <w:pPr>
        <w:pStyle w:val="TezMetni10Satr"/>
      </w:pPr>
    </w:p>
    <w:p w:rsidR="00780D81" w:rsidRPr="00574531" w:rsidRDefault="00780D81" w:rsidP="00780D81">
      <w:pPr>
        <w:pStyle w:val="TezMetni10Satr"/>
        <w:rPr>
          <w:color w:val="000000"/>
        </w:rPr>
      </w:pPr>
      <w:r w:rsidRPr="00574531">
        <w:rPr>
          <w:color w:val="000000"/>
        </w:rPr>
        <w:t xml:space="preserve">Önsöz metnini </w:t>
      </w:r>
      <w:r w:rsidR="002E61D0" w:rsidRPr="00574531">
        <w:rPr>
          <w:color w:val="000000"/>
        </w:rPr>
        <w:t xml:space="preserve">yazım kılavuzuna uygun olarak </w:t>
      </w:r>
      <w:r w:rsidRPr="00574531">
        <w:rPr>
          <w:color w:val="000000"/>
        </w:rPr>
        <w:t>ya</w:t>
      </w:r>
      <w:r w:rsidR="00D9218D" w:rsidRPr="00574531">
        <w:rPr>
          <w:color w:val="000000"/>
        </w:rPr>
        <w:t>z</w:t>
      </w:r>
      <w:r w:rsidRPr="00574531">
        <w:rPr>
          <w:color w:val="000000"/>
        </w:rPr>
        <w:t>maya buradan başlayınız.</w:t>
      </w:r>
    </w:p>
    <w:p w:rsidR="00780D81" w:rsidRDefault="00780D81" w:rsidP="00780D81">
      <w:pPr>
        <w:pStyle w:val="TezMetni10Satr"/>
        <w:ind w:firstLine="0"/>
      </w:pPr>
    </w:p>
    <w:p w:rsidR="002803A4" w:rsidRPr="005B5FDE" w:rsidRDefault="002803A4" w:rsidP="00780D81">
      <w:pPr>
        <w:pStyle w:val="TezMetni10Satr"/>
        <w:ind w:firstLine="0"/>
      </w:pPr>
    </w:p>
    <w:p w:rsidR="00780D81" w:rsidRPr="005B5FDE" w:rsidRDefault="002803A4" w:rsidP="00094893">
      <w:pPr>
        <w:pStyle w:val="TezMetni10Satr"/>
        <w:ind w:firstLine="0"/>
        <w:jc w:val="right"/>
      </w:pPr>
      <w:r w:rsidRPr="005B5FDE">
        <w:t xml:space="preserve">Öğrencinin </w:t>
      </w:r>
      <w:r w:rsidR="00094893" w:rsidRPr="005B5FDE">
        <w:t>Adı SOYADI</w:t>
      </w:r>
    </w:p>
    <w:p w:rsidR="00094893" w:rsidRPr="005B5FDE" w:rsidRDefault="00073C4B" w:rsidP="000F5801">
      <w:pPr>
        <w:pStyle w:val="TezMetni10Satr"/>
        <w:ind w:firstLine="0"/>
        <w:jc w:val="right"/>
      </w:pPr>
      <w:r>
        <w:t>AĞRI</w:t>
      </w:r>
      <w:r w:rsidR="00094893" w:rsidRPr="005B5FDE">
        <w:t>-</w:t>
      </w:r>
      <w:r w:rsidR="0074574F">
        <w:t>Yıl</w:t>
      </w:r>
      <w:r w:rsidR="002803A4">
        <w:t xml:space="preserve"> </w:t>
      </w:r>
      <w:r w:rsidR="008E4DCB">
        <w:rPr>
          <w:noProof/>
        </w:rPr>
        <mc:AlternateContent>
          <mc:Choice Requires="wpg">
            <w:drawing>
              <wp:anchor distT="0" distB="0" distL="114300" distR="114300" simplePos="0" relativeHeight="251661824" behindDoc="0" locked="0" layoutInCell="1" allowOverlap="1" wp14:anchorId="0A7A4636" wp14:editId="0FE43FC4">
                <wp:simplePos x="0" y="0"/>
                <wp:positionH relativeFrom="column">
                  <wp:posOffset>2286000</wp:posOffset>
                </wp:positionH>
                <wp:positionV relativeFrom="paragraph">
                  <wp:posOffset>22860</wp:posOffset>
                </wp:positionV>
                <wp:extent cx="3086100" cy="1424940"/>
                <wp:effectExtent l="12700" t="29845" r="6350" b="12065"/>
                <wp:wrapNone/>
                <wp:docPr id="17" name="Group 2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86100" cy="1424940"/>
                          <a:chOff x="5585" y="3938"/>
                          <a:chExt cx="4860" cy="2244"/>
                        </a:xfrm>
                      </wpg:grpSpPr>
                      <wps:wsp>
                        <wps:cNvPr id="18" name="AutoShape 227"/>
                        <wps:cNvSpPr>
                          <a:spLocks noChangeArrowheads="1"/>
                        </wps:cNvSpPr>
                        <wps:spPr bwMode="auto">
                          <a:xfrm>
                            <a:off x="5585" y="4478"/>
                            <a:ext cx="4860" cy="1704"/>
                          </a:xfrm>
                          <a:prstGeom prst="bracePair">
                            <a:avLst>
                              <a:gd name="adj" fmla="val 8333"/>
                            </a:avLst>
                          </a:prstGeom>
                          <a:solidFill>
                            <a:srgbClr val="FFFF99"/>
                          </a:solidFill>
                          <a:ln w="9525">
                            <a:solidFill>
                              <a:srgbClr val="FF0000"/>
                            </a:solidFill>
                            <a:round/>
                            <a:headEnd/>
                            <a:tailEnd/>
                          </a:ln>
                        </wps:spPr>
                        <wps:txbx>
                          <w:txbxContent>
                            <w:p w:rsidR="003A35DC" w:rsidRPr="004C23BF" w:rsidRDefault="003A35DC" w:rsidP="00EA28B8">
                              <w:pPr>
                                <w:spacing w:line="240" w:lineRule="auto"/>
                                <w:jc w:val="center"/>
                                <w:rPr>
                                  <w:b/>
                                  <w:color w:val="FF0000"/>
                                </w:rPr>
                              </w:pPr>
                              <w:r w:rsidRPr="004C23BF">
                                <w:rPr>
                                  <w:b/>
                                  <w:color w:val="FF0000"/>
                                </w:rPr>
                                <w:t>Dikkat!</w:t>
                              </w:r>
                            </w:p>
                            <w:p w:rsidR="003A35DC" w:rsidRDefault="003A35DC" w:rsidP="00EA28B8">
                              <w:pPr>
                                <w:spacing w:line="240" w:lineRule="auto"/>
                                <w:ind w:firstLine="0"/>
                                <w:jc w:val="center"/>
                                <w:rPr>
                                  <w:b/>
                                  <w:color w:val="0000FF"/>
                                </w:rPr>
                              </w:pPr>
                              <w:r>
                                <w:rPr>
                                  <w:b/>
                                  <w:color w:val="0000FF"/>
                                </w:rPr>
                                <w:t>Tez sunma</w:t>
                              </w:r>
                              <w:r w:rsidRPr="005E4CC2">
                                <w:rPr>
                                  <w:b/>
                                  <w:color w:val="0000FF"/>
                                </w:rPr>
                                <w:t xml:space="preserve"> yılını </w:t>
                              </w:r>
                              <w:r>
                                <w:rPr>
                                  <w:b/>
                                  <w:color w:val="0000FF"/>
                                </w:rPr>
                                <w:t>yazınız.</w:t>
                              </w:r>
                            </w:p>
                            <w:p w:rsidR="003A35DC" w:rsidRPr="00D37A66" w:rsidRDefault="003A35DC" w:rsidP="00EA28B8">
                              <w:pPr>
                                <w:spacing w:line="240" w:lineRule="auto"/>
                                <w:jc w:val="center"/>
                                <w:rPr>
                                  <w:b/>
                                  <w:color w:val="0000FF"/>
                                </w:rPr>
                              </w:pPr>
                              <w:r>
                                <w:rPr>
                                  <w:b/>
                                  <w:color w:val="0000FF"/>
                                </w:rPr>
                                <w:t>(Örnek:</w:t>
                              </w:r>
                              <w:r w:rsidRPr="005E4CC2">
                                <w:rPr>
                                  <w:b/>
                                  <w:color w:val="0000FF"/>
                                </w:rPr>
                                <w:t xml:space="preserve"> </w:t>
                              </w:r>
                              <w:r>
                                <w:rPr>
                                  <w:b/>
                                  <w:color w:val="0000FF"/>
                                </w:rPr>
                                <w:t>2015</w:t>
                              </w:r>
                              <w:r w:rsidRPr="005E4CC2">
                                <w:rPr>
                                  <w:b/>
                                  <w:color w:val="0000FF"/>
                                </w:rPr>
                                <w:t>)</w:t>
                              </w:r>
                            </w:p>
                            <w:p w:rsidR="003A35DC" w:rsidRPr="00480905" w:rsidRDefault="003A35DC" w:rsidP="00EA28B8">
                              <w:pPr>
                                <w:spacing w:line="240" w:lineRule="auto"/>
                                <w:ind w:firstLine="0"/>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BC7FCF"/>
                          </w:txbxContent>
                        </wps:txbx>
                        <wps:bodyPr rot="0" vert="horz" wrap="square" lIns="91440" tIns="45720" rIns="91440" bIns="45720" anchor="t" anchorCtr="0" upright="1">
                          <a:noAutofit/>
                        </wps:bodyPr>
                      </wps:wsp>
                      <wps:wsp>
                        <wps:cNvPr id="19" name="AutoShape 228"/>
                        <wps:cNvCnPr>
                          <a:cxnSpLocks noChangeShapeType="1"/>
                        </wps:cNvCnPr>
                        <wps:spPr bwMode="auto">
                          <a:xfrm flipV="1">
                            <a:off x="10085" y="3938"/>
                            <a:ext cx="180" cy="54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A7A4636" id="Group 229" o:spid="_x0000_s1027" style="position:absolute;left:0;text-align:left;margin-left:180pt;margin-top:1.8pt;width:243pt;height:112.2pt;z-index:251661824" coordorigin="5585,3938" coordsize="4860,22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">
                <v:shape id="AutoShape 227" o:spid="_x0000_s1028" type="#_x0000_t186" style="position:absolute;left:5585;top:4478;width:4860;height:1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" filled="t" fillcolor="#ff9" strokecolor="red">
                  <v:textbox>
                    <w:txbxContent>
                      <w:p w:rsidR="003A35DC" w:rsidRPr="004C23BF" w:rsidRDefault="003A35DC" w:rsidP="00EA28B8">
                        <w:pPr>
                          <w:spacing w:line="240" w:lineRule="auto"/>
                          <w:jc w:val="center"/>
                          <w:rPr>
                            <w:b/>
                            <w:color w:val="FF0000"/>
                          </w:rPr>
                        </w:pPr>
                        <w:r w:rsidRPr="004C23BF">
                          <w:rPr>
                            <w:b/>
                            <w:color w:val="FF0000"/>
                          </w:rPr>
                          <w:t>Dikkat!</w:t>
                        </w:r>
                      </w:p>
                      <w:p w:rsidR="003A35DC" w:rsidRDefault="003A35DC" w:rsidP="00EA28B8">
                        <w:pPr>
                          <w:spacing w:line="240" w:lineRule="auto"/>
                          <w:ind w:firstLine="0"/>
                          <w:jc w:val="center"/>
                          <w:rPr>
                            <w:b/>
                            <w:color w:val="0000FF"/>
                          </w:rPr>
                        </w:pPr>
                        <w:r>
                          <w:rPr>
                            <w:b/>
                            <w:color w:val="0000FF"/>
                          </w:rPr>
                          <w:t>Tez sunma</w:t>
                        </w:r>
                        <w:r w:rsidRPr="005E4CC2">
                          <w:rPr>
                            <w:b/>
                            <w:color w:val="0000FF"/>
                          </w:rPr>
                          <w:t xml:space="preserve"> yılını </w:t>
                        </w:r>
                        <w:r>
                          <w:rPr>
                            <w:b/>
                            <w:color w:val="0000FF"/>
                          </w:rPr>
                          <w:t>yazınız.</w:t>
                        </w:r>
                      </w:p>
                      <w:p w:rsidR="003A35DC" w:rsidRPr="00D37A66" w:rsidRDefault="003A35DC" w:rsidP="00EA28B8">
                        <w:pPr>
                          <w:spacing w:line="240" w:lineRule="auto"/>
                          <w:jc w:val="center"/>
                          <w:rPr>
                            <w:b/>
                            <w:color w:val="0000FF"/>
                          </w:rPr>
                        </w:pPr>
                        <w:r>
                          <w:rPr>
                            <w:b/>
                            <w:color w:val="0000FF"/>
                          </w:rPr>
                          <w:t>(Örnek:</w:t>
                        </w:r>
                        <w:r w:rsidRPr="005E4CC2">
                          <w:rPr>
                            <w:b/>
                            <w:color w:val="0000FF"/>
                          </w:rPr>
                          <w:t xml:space="preserve"> </w:t>
                        </w:r>
                        <w:r>
                          <w:rPr>
                            <w:b/>
                            <w:color w:val="0000FF"/>
                          </w:rPr>
                          <w:t>2015</w:t>
                        </w:r>
                        <w:r w:rsidRPr="005E4CC2">
                          <w:rPr>
                            <w:b/>
                            <w:color w:val="0000FF"/>
                          </w:rPr>
                          <w:t>)</w:t>
                        </w:r>
                      </w:p>
                      <w:p w:rsidR="003A35DC" w:rsidRPr="00480905" w:rsidRDefault="003A35DC" w:rsidP="00EA28B8">
                        <w:pPr>
                          <w:spacing w:line="240" w:lineRule="auto"/>
                          <w:ind w:firstLine="0"/>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BC7FCF"/>
                    </w:txbxContent>
                  </v:textbox>
                </v:shape>
                <v:shapetype id="_x0000_t32" coordsize="21600,21600" o:spt="32" o:oned="t" path="m,l21600,21600e" filled="f">
                  <v:path arrowok="t" fillok="f" o:connecttype="none"/>
                  <o:lock v:ext="edit" shapetype="t"/>
                </v:shapetype>
                <v:shape id="AutoShape 228" o:spid="_x0000_s1029" type="#_x0000_t32" style="position:absolute;left:10085;top:3938;width:180;height:5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" strokecolor="red">
                  <v:stroke endarrow="block"/>
                </v:shape>
              </v:group>
            </w:pict>
          </mc:Fallback>
        </mc:AlternateContent>
      </w:r>
    </w:p>
    <w:p w:rsidR="00094893" w:rsidRPr="005B5FDE" w:rsidRDefault="00094893" w:rsidP="00780D81">
      <w:pPr>
        <w:pStyle w:val="TezMetni10Satr"/>
        <w:ind w:firstLine="0"/>
      </w:pPr>
    </w:p>
    <w:p w:rsidR="00E21C56" w:rsidRDefault="00E21C56">
      <w:r>
        <w:br w:type="page"/>
      </w:r>
    </w:p>
    <w:p w:rsidR="00094893" w:rsidRPr="005B5FDE" w:rsidRDefault="008E4DCB" w:rsidP="00780D81">
      <w:pPr>
        <w:pStyle w:val="TezMetni10Satr"/>
        <w:ind w:firstLine="0"/>
      </w:pPr>
      <w:r>
        <w:rPr>
          <w:bCs/>
          <w:noProof/>
        </w:rPr>
        <w:lastRenderedPageBreak/>
        <mc:AlternateContent>
          <mc:Choice Requires="wps">
            <w:drawing>
              <wp:anchor distT="0" distB="0" distL="114300" distR="114300" simplePos="0" relativeHeight="251664896" behindDoc="0" locked="0" layoutInCell="1" allowOverlap="1" wp14:anchorId="426EF3E1" wp14:editId="358EE8FD">
                <wp:simplePos x="0" y="0"/>
                <wp:positionH relativeFrom="column">
                  <wp:posOffset>263525</wp:posOffset>
                </wp:positionH>
                <wp:positionV relativeFrom="paragraph">
                  <wp:posOffset>33019</wp:posOffset>
                </wp:positionV>
                <wp:extent cx="5019675" cy="2105025"/>
                <wp:effectExtent l="0" t="0" r="28575" b="28575"/>
                <wp:wrapNone/>
                <wp:docPr id="16" name="AutoShape 2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19675" cy="2105025"/>
                        </a:xfrm>
                        <a:prstGeom prst="bracePair">
                          <a:avLst>
                            <a:gd name="adj" fmla="val 8333"/>
                          </a:avLst>
                        </a:prstGeom>
                        <a:solidFill>
                          <a:srgbClr val="FFFF99"/>
                        </a:solidFill>
                        <a:ln w="9525">
                          <a:solidFill>
                            <a:srgbClr val="FF0000"/>
                          </a:solidFill>
                          <a:round/>
                          <a:headEnd/>
                          <a:tailEnd/>
                        </a:ln>
                      </wps:spPr>
                      <wps:txbx>
                        <w:txbxContent>
                          <w:p w:rsidR="003A35DC" w:rsidRPr="004C23BF" w:rsidRDefault="003A35DC" w:rsidP="00EA28B8">
                            <w:pPr>
                              <w:spacing w:line="240" w:lineRule="auto"/>
                              <w:jc w:val="center"/>
                              <w:rPr>
                                <w:b/>
                                <w:color w:val="FF0000"/>
                              </w:rPr>
                            </w:pPr>
                            <w:r w:rsidRPr="004C23BF">
                              <w:rPr>
                                <w:b/>
                                <w:color w:val="FF0000"/>
                              </w:rPr>
                              <w:t>Dikkat!</w:t>
                            </w:r>
                          </w:p>
                          <w:p w:rsidR="003A35DC" w:rsidRPr="004D3023" w:rsidRDefault="003A35DC" w:rsidP="00EA28B8">
                            <w:pPr>
                              <w:spacing w:line="240" w:lineRule="auto"/>
                              <w:jc w:val="center"/>
                              <w:rPr>
                                <w:b/>
                                <w:color w:val="FF0000"/>
                                <w:u w:val="single"/>
                              </w:rPr>
                            </w:pPr>
                            <w:r w:rsidRPr="004D3023">
                              <w:rPr>
                                <w:b/>
                                <w:color w:val="FF0000"/>
                                <w:u w:val="single"/>
                              </w:rPr>
                              <w:t>İçindekiler sayfasındaki içeriği kesinlikle silmeyiniz.</w:t>
                            </w:r>
                          </w:p>
                          <w:p w:rsidR="003A35DC" w:rsidRPr="00D37A66" w:rsidRDefault="003A35DC" w:rsidP="00EA28B8">
                            <w:pPr>
                              <w:spacing w:line="240" w:lineRule="auto"/>
                              <w:jc w:val="center"/>
                              <w:rPr>
                                <w:b/>
                                <w:color w:val="0000FF"/>
                              </w:rPr>
                            </w:pPr>
                            <w:r>
                              <w:rPr>
                                <w:b/>
                                <w:color w:val="0000FF"/>
                              </w:rPr>
                              <w:t>Tezin bir kısmını yazdıktan sonra veya tamamı yazıldıktan sonra içindekiler listesi üzerinde “sağ klik” yaparak “Alanı Güncelleştir” seçilir ve açılan pencerede “Tüm tabloyu güncelleştir” seçilerek “Tamam” tıklanır. Bu işlem sonrasında içindekiler listesini oluşturmuş olacaksınız. Yapılacak değişikliklerden sonra da aynı işlemi tekrarlayınız. Tezin çıktısını almadan önce de aynı işlemi tekrarlayınız.</w:t>
                            </w:r>
                          </w:p>
                          <w:p w:rsidR="003A35DC" w:rsidRPr="00480905" w:rsidRDefault="003A35DC" w:rsidP="00EA28B8">
                            <w:pPr>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19743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26EF3E1" id="AutoShape 280" o:spid="_x0000_s1030" type="#_x0000_t186" style="position:absolute;left:0;text-align:left;margin-left:20.75pt;margin-top:2.6pt;width:395.25pt;height:165.7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" filled="t" fillcolor="#ff9" strokecolor="red">
                <v:textbox>
                  <w:txbxContent>
                    <w:p w:rsidR="003A35DC" w:rsidRPr="004C23BF" w:rsidRDefault="003A35DC" w:rsidP="00EA28B8">
                      <w:pPr>
                        <w:spacing w:line="240" w:lineRule="auto"/>
                        <w:jc w:val="center"/>
                        <w:rPr>
                          <w:b/>
                          <w:color w:val="FF0000"/>
                        </w:rPr>
                      </w:pPr>
                      <w:r w:rsidRPr="004C23BF">
                        <w:rPr>
                          <w:b/>
                          <w:color w:val="FF0000"/>
                        </w:rPr>
                        <w:t>Dikkat!</w:t>
                      </w:r>
                    </w:p>
                    <w:p w:rsidR="003A35DC" w:rsidRPr="004D3023" w:rsidRDefault="003A35DC" w:rsidP="00EA28B8">
                      <w:pPr>
                        <w:spacing w:line="240" w:lineRule="auto"/>
                        <w:jc w:val="center"/>
                        <w:rPr>
                          <w:b/>
                          <w:color w:val="FF0000"/>
                          <w:u w:val="single"/>
                        </w:rPr>
                      </w:pPr>
                      <w:r w:rsidRPr="004D3023">
                        <w:rPr>
                          <w:b/>
                          <w:color w:val="FF0000"/>
                          <w:u w:val="single"/>
                        </w:rPr>
                        <w:t>İçindekiler sayfasındaki içeriği kesinlikle silmeyiniz.</w:t>
                      </w:r>
                    </w:p>
                    <w:p w:rsidR="003A35DC" w:rsidRPr="00D37A66" w:rsidRDefault="003A35DC" w:rsidP="00EA28B8">
                      <w:pPr>
                        <w:spacing w:line="240" w:lineRule="auto"/>
                        <w:jc w:val="center"/>
                        <w:rPr>
                          <w:b/>
                          <w:color w:val="0000FF"/>
                        </w:rPr>
                      </w:pPr>
                      <w:r>
                        <w:rPr>
                          <w:b/>
                          <w:color w:val="0000FF"/>
                        </w:rPr>
                        <w:t>Tezin bir kısmını yazdıktan sonra veya tamamı yazıldıktan sonra içindekiler listesi üzerinde “sağ klik” yaparak “Alanı Güncelleştir” seçilir ve açılan pencerede “Tüm tabloyu güncelleştir” seçilerek “Tamam” tıklanır. Bu işlem sonrasında içindekiler listesini oluşturmuş olacaksınız. Yapılacak değişikliklerden sonra da aynı işlemi tekrarlayınız. Tezin çıktısını almadan önce de aynı işlemi tekrarlayınız.</w:t>
                      </w:r>
                    </w:p>
                    <w:p w:rsidR="003A35DC" w:rsidRPr="00480905" w:rsidRDefault="003A35DC" w:rsidP="00EA28B8">
                      <w:pPr>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197430"/>
                  </w:txbxContent>
                </v:textbox>
              </v:shape>
            </w:pict>
          </mc:Fallback>
        </mc:AlternateContent>
      </w: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F5801" w:rsidP="00780D81">
      <w:pPr>
        <w:pStyle w:val="TezMetni10Satr"/>
        <w:ind w:firstLine="0"/>
      </w:pPr>
      <w:r>
        <w:rPr>
          <w:noProof/>
        </w:rPr>
        <mc:AlternateContent>
          <mc:Choice Requires="wps">
            <w:drawing>
              <wp:anchor distT="0" distB="0" distL="114300" distR="114300" simplePos="0" relativeHeight="251653632" behindDoc="0" locked="0" layoutInCell="1" allowOverlap="1" wp14:anchorId="468CFB1D" wp14:editId="298A7322">
                <wp:simplePos x="0" y="0"/>
                <wp:positionH relativeFrom="column">
                  <wp:posOffset>-574675</wp:posOffset>
                </wp:positionH>
                <wp:positionV relativeFrom="paragraph">
                  <wp:posOffset>120650</wp:posOffset>
                </wp:positionV>
                <wp:extent cx="2524125" cy="971550"/>
                <wp:effectExtent l="0" t="0" r="28575" b="19050"/>
                <wp:wrapNone/>
                <wp:docPr id="15" name="AutoShape 2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24125" cy="971550"/>
                        </a:xfrm>
                        <a:prstGeom prst="bracePair">
                          <a:avLst>
                            <a:gd name="adj" fmla="val 8333"/>
                          </a:avLst>
                        </a:prstGeom>
                        <a:solidFill>
                          <a:srgbClr val="FFFF99"/>
                        </a:solidFill>
                        <a:ln w="9525">
                          <a:solidFill>
                            <a:srgbClr val="FF0000"/>
                          </a:solidFill>
                          <a:round/>
                          <a:headEnd/>
                          <a:tailEnd/>
                        </a:ln>
                      </wps:spPr>
                      <wps:txbx>
                        <w:txbxContent>
                          <w:p w:rsidR="003A35DC" w:rsidRPr="004C23BF" w:rsidRDefault="003A35DC" w:rsidP="00EA28B8">
                            <w:pPr>
                              <w:spacing w:line="240" w:lineRule="auto"/>
                              <w:jc w:val="center"/>
                              <w:rPr>
                                <w:b/>
                                <w:color w:val="FF0000"/>
                              </w:rPr>
                            </w:pPr>
                            <w:r w:rsidRPr="004C23BF">
                              <w:rPr>
                                <w:b/>
                                <w:color w:val="FF0000"/>
                              </w:rPr>
                              <w:t>Dikkat!</w:t>
                            </w:r>
                          </w:p>
                          <w:p w:rsidR="003A35DC" w:rsidRPr="00D37A66" w:rsidRDefault="003A35DC" w:rsidP="00EA28B8">
                            <w:pPr>
                              <w:spacing w:line="240" w:lineRule="auto"/>
                              <w:ind w:firstLine="0"/>
                              <w:rPr>
                                <w:b/>
                                <w:color w:val="0000FF"/>
                              </w:rPr>
                            </w:pPr>
                            <w:r>
                              <w:rPr>
                                <w:b/>
                                <w:color w:val="0000FF"/>
                              </w:rPr>
                              <w:t>Başlık sayfa başında olmalıdır.</w:t>
                            </w:r>
                          </w:p>
                          <w:p w:rsidR="003A35DC" w:rsidRPr="00480905" w:rsidRDefault="003A35DC" w:rsidP="00EA28B8">
                            <w:pPr>
                              <w:spacing w:line="240" w:lineRule="auto"/>
                              <w:ind w:firstLine="0"/>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2803A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8CFB1D" id="AutoShape 205" o:spid="_x0000_s1031" type="#_x0000_t186" style="position:absolute;left:0;text-align:left;margin-left:-45.25pt;margin-top:9.5pt;width:198.75pt;height:76.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" filled="t" fillcolor="#ff9" strokecolor="red">
                <v:textbox>
                  <w:txbxContent>
                    <w:p w:rsidR="003A35DC" w:rsidRPr="004C23BF" w:rsidRDefault="003A35DC" w:rsidP="00EA28B8">
                      <w:pPr>
                        <w:spacing w:line="240" w:lineRule="auto"/>
                        <w:jc w:val="center"/>
                        <w:rPr>
                          <w:b/>
                          <w:color w:val="FF0000"/>
                        </w:rPr>
                      </w:pPr>
                      <w:r w:rsidRPr="004C23BF">
                        <w:rPr>
                          <w:b/>
                          <w:color w:val="FF0000"/>
                        </w:rPr>
                        <w:t>Dikkat!</w:t>
                      </w:r>
                    </w:p>
                    <w:p w:rsidR="003A35DC" w:rsidRPr="00D37A66" w:rsidRDefault="003A35DC" w:rsidP="00EA28B8">
                      <w:pPr>
                        <w:spacing w:line="240" w:lineRule="auto"/>
                        <w:ind w:firstLine="0"/>
                        <w:rPr>
                          <w:b/>
                          <w:color w:val="0000FF"/>
                        </w:rPr>
                      </w:pPr>
                      <w:r>
                        <w:rPr>
                          <w:b/>
                          <w:color w:val="0000FF"/>
                        </w:rPr>
                        <w:t>Başlık sayfa başında olmalıdır.</w:t>
                      </w:r>
                    </w:p>
                    <w:p w:rsidR="003A35DC" w:rsidRPr="00480905" w:rsidRDefault="003A35DC" w:rsidP="00EA28B8">
                      <w:pPr>
                        <w:spacing w:line="240" w:lineRule="auto"/>
                        <w:ind w:firstLine="0"/>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2803A4"/>
                  </w:txbxContent>
                </v:textbox>
              </v:shape>
            </w:pict>
          </mc:Fallback>
        </mc:AlternateContent>
      </w:r>
    </w:p>
    <w:p w:rsidR="00094893" w:rsidRPr="005B5FDE" w:rsidRDefault="00094893" w:rsidP="00780D81">
      <w:pPr>
        <w:pStyle w:val="TezMetni10Satr"/>
        <w:ind w:firstLine="0"/>
      </w:pPr>
    </w:p>
    <w:p w:rsidR="00094893" w:rsidRPr="005B5FDE" w:rsidRDefault="00094893" w:rsidP="00780D81">
      <w:pPr>
        <w:pStyle w:val="TezMetni10Satr"/>
        <w:ind w:firstLine="0"/>
      </w:pPr>
    </w:p>
    <w:p w:rsidR="002803A4" w:rsidRPr="002803A4" w:rsidRDefault="007E1107" w:rsidP="007026C5">
      <w:pPr>
        <w:pStyle w:val="Balk1"/>
        <w:jc w:val="center"/>
      </w:pPr>
      <w:bookmarkStart w:id="5" w:name="_Toc257628858"/>
      <w:bookmarkStart w:id="6" w:name="_Toc431460106"/>
      <w:bookmarkStart w:id="7" w:name="_Toc42690411"/>
      <w:r w:rsidRPr="005B5FDE">
        <w:t>İÇİNDEKİLER</w:t>
      </w:r>
      <w:bookmarkEnd w:id="5"/>
      <w:bookmarkEnd w:id="6"/>
      <w:bookmarkEnd w:id="7"/>
    </w:p>
    <w:bookmarkStart w:id="8" w:name="_Toc431460107" w:displacedByCustomXml="next"/>
    <w:sdt>
      <w:sdtPr>
        <w:id w:val="19363095"/>
        <w:docPartObj>
          <w:docPartGallery w:val="Table of Contents"/>
          <w:docPartUnique/>
        </w:docPartObj>
      </w:sdtPr>
      <w:sdtEndPr>
        <w:rPr>
          <w:b/>
          <w:bCs/>
        </w:rPr>
      </w:sdtEndPr>
      <w:sdtContent>
        <w:p w:rsidR="000F5801" w:rsidRPr="007026C5" w:rsidRDefault="000F5801" w:rsidP="007026C5"/>
        <w:p w:rsidR="007F1C1B" w:rsidRDefault="000F5801">
          <w:pPr>
            <w:pStyle w:val="T1"/>
            <w:rPr>
              <w:rFonts w:asciiTheme="minorHAnsi" w:eastAsiaTheme="minorEastAsia" w:hAnsiTheme="minorHAnsi" w:cstheme="minorBidi"/>
              <w:b w:val="0"/>
              <w:sz w:val="22"/>
              <w:szCs w:val="22"/>
            </w:rPr>
          </w:pPr>
          <w:r>
            <w:fldChar w:fldCharType="begin"/>
          </w:r>
          <w:r>
            <w:instrText xml:space="preserve"> TOC \o "1-3" \h \z \u </w:instrText>
          </w:r>
          <w:r>
            <w:fldChar w:fldCharType="separate"/>
          </w:r>
          <w:hyperlink w:anchor="_Toc42690410" w:history="1">
            <w:r w:rsidR="007F1C1B" w:rsidRPr="005165E6">
              <w:rPr>
                <w:rStyle w:val="Kpr"/>
              </w:rPr>
              <w:t>ÖNSÖZ/TEŞEKKÜR</w:t>
            </w:r>
            <w:r w:rsidR="007F1C1B">
              <w:rPr>
                <w:webHidden/>
              </w:rPr>
              <w:tab/>
            </w:r>
            <w:r w:rsidR="007F1C1B">
              <w:rPr>
                <w:webHidden/>
              </w:rPr>
              <w:fldChar w:fldCharType="begin"/>
            </w:r>
            <w:r w:rsidR="007F1C1B">
              <w:rPr>
                <w:webHidden/>
              </w:rPr>
              <w:instrText xml:space="preserve"> PAGEREF _Toc42690410 \h </w:instrText>
            </w:r>
            <w:r w:rsidR="007F1C1B">
              <w:rPr>
                <w:webHidden/>
              </w:rPr>
            </w:r>
            <w:r w:rsidR="007F1C1B">
              <w:rPr>
                <w:webHidden/>
              </w:rPr>
              <w:fldChar w:fldCharType="separate"/>
            </w:r>
            <w:r w:rsidR="007F1C1B">
              <w:rPr>
                <w:webHidden/>
              </w:rPr>
              <w:t>ii</w:t>
            </w:r>
            <w:r w:rsidR="007F1C1B">
              <w:rPr>
                <w:webHidden/>
              </w:rPr>
              <w:fldChar w:fldCharType="end"/>
            </w:r>
          </w:hyperlink>
        </w:p>
        <w:p w:rsidR="007F1C1B" w:rsidRDefault="00A80A24">
          <w:pPr>
            <w:pStyle w:val="T1"/>
            <w:rPr>
              <w:rFonts w:asciiTheme="minorHAnsi" w:eastAsiaTheme="minorEastAsia" w:hAnsiTheme="minorHAnsi" w:cstheme="minorBidi"/>
              <w:b w:val="0"/>
              <w:sz w:val="22"/>
              <w:szCs w:val="22"/>
            </w:rPr>
          </w:pPr>
          <w:hyperlink w:anchor="_Toc42690411" w:history="1">
            <w:r w:rsidR="007F1C1B" w:rsidRPr="005165E6">
              <w:rPr>
                <w:rStyle w:val="Kpr"/>
              </w:rPr>
              <w:t>İÇİNDEKİLER</w:t>
            </w:r>
            <w:r w:rsidR="007F1C1B">
              <w:rPr>
                <w:webHidden/>
              </w:rPr>
              <w:tab/>
            </w:r>
            <w:r w:rsidR="007F1C1B">
              <w:rPr>
                <w:webHidden/>
              </w:rPr>
              <w:fldChar w:fldCharType="begin"/>
            </w:r>
            <w:r w:rsidR="007F1C1B">
              <w:rPr>
                <w:webHidden/>
              </w:rPr>
              <w:instrText xml:space="preserve"> PAGEREF _Toc42690411 \h </w:instrText>
            </w:r>
            <w:r w:rsidR="007F1C1B">
              <w:rPr>
                <w:webHidden/>
              </w:rPr>
            </w:r>
            <w:r w:rsidR="007F1C1B">
              <w:rPr>
                <w:webHidden/>
              </w:rPr>
              <w:fldChar w:fldCharType="separate"/>
            </w:r>
            <w:r w:rsidR="007F1C1B">
              <w:rPr>
                <w:webHidden/>
              </w:rPr>
              <w:t>iii</w:t>
            </w:r>
            <w:r w:rsidR="007F1C1B">
              <w:rPr>
                <w:webHidden/>
              </w:rPr>
              <w:fldChar w:fldCharType="end"/>
            </w:r>
          </w:hyperlink>
        </w:p>
        <w:p w:rsidR="007F1C1B" w:rsidRDefault="00A80A24">
          <w:pPr>
            <w:pStyle w:val="T1"/>
            <w:rPr>
              <w:rFonts w:asciiTheme="minorHAnsi" w:eastAsiaTheme="minorEastAsia" w:hAnsiTheme="minorHAnsi" w:cstheme="minorBidi"/>
              <w:b w:val="0"/>
              <w:sz w:val="22"/>
              <w:szCs w:val="22"/>
            </w:rPr>
          </w:pPr>
          <w:hyperlink w:anchor="_Toc42690412" w:history="1">
            <w:r w:rsidR="007F1C1B" w:rsidRPr="005165E6">
              <w:rPr>
                <w:rStyle w:val="Kpr"/>
              </w:rPr>
              <w:t>ÖZET</w:t>
            </w:r>
            <w:r w:rsidR="007F1C1B">
              <w:rPr>
                <w:webHidden/>
              </w:rPr>
              <w:tab/>
            </w:r>
            <w:r w:rsidR="007F1C1B">
              <w:rPr>
                <w:webHidden/>
              </w:rPr>
              <w:fldChar w:fldCharType="begin"/>
            </w:r>
            <w:r w:rsidR="007F1C1B">
              <w:rPr>
                <w:webHidden/>
              </w:rPr>
              <w:instrText xml:space="preserve"> PAGEREF _Toc42690412 \h </w:instrText>
            </w:r>
            <w:r w:rsidR="007F1C1B">
              <w:rPr>
                <w:webHidden/>
              </w:rPr>
            </w:r>
            <w:r w:rsidR="007F1C1B">
              <w:rPr>
                <w:webHidden/>
              </w:rPr>
              <w:fldChar w:fldCharType="separate"/>
            </w:r>
            <w:r w:rsidR="007F1C1B">
              <w:rPr>
                <w:webHidden/>
              </w:rPr>
              <w:t>v</w:t>
            </w:r>
            <w:r w:rsidR="007F1C1B">
              <w:rPr>
                <w:webHidden/>
              </w:rPr>
              <w:fldChar w:fldCharType="end"/>
            </w:r>
          </w:hyperlink>
        </w:p>
        <w:p w:rsidR="007F1C1B" w:rsidRDefault="00A80A24">
          <w:pPr>
            <w:pStyle w:val="T1"/>
            <w:rPr>
              <w:rFonts w:asciiTheme="minorHAnsi" w:eastAsiaTheme="minorEastAsia" w:hAnsiTheme="minorHAnsi" w:cstheme="minorBidi"/>
              <w:b w:val="0"/>
              <w:sz w:val="22"/>
              <w:szCs w:val="22"/>
            </w:rPr>
          </w:pPr>
          <w:hyperlink w:anchor="_Toc42690413" w:history="1">
            <w:r w:rsidR="007F1C1B" w:rsidRPr="005165E6">
              <w:rPr>
                <w:rStyle w:val="Kpr"/>
              </w:rPr>
              <w:t>TEZ BİLDİRİMİ</w:t>
            </w:r>
            <w:r w:rsidR="007F1C1B">
              <w:rPr>
                <w:webHidden/>
              </w:rPr>
              <w:tab/>
            </w:r>
            <w:r w:rsidR="007F1C1B">
              <w:rPr>
                <w:webHidden/>
              </w:rPr>
              <w:fldChar w:fldCharType="begin"/>
            </w:r>
            <w:r w:rsidR="007F1C1B">
              <w:rPr>
                <w:webHidden/>
              </w:rPr>
              <w:instrText xml:space="preserve"> PAGEREF _Toc42690413 \h </w:instrText>
            </w:r>
            <w:r w:rsidR="007F1C1B">
              <w:rPr>
                <w:webHidden/>
              </w:rPr>
            </w:r>
            <w:r w:rsidR="007F1C1B">
              <w:rPr>
                <w:webHidden/>
              </w:rPr>
              <w:fldChar w:fldCharType="separate"/>
            </w:r>
            <w:r w:rsidR="007F1C1B">
              <w:rPr>
                <w:webHidden/>
              </w:rPr>
              <w:t>vi</w:t>
            </w:r>
            <w:r w:rsidR="007F1C1B">
              <w:rPr>
                <w:webHidden/>
              </w:rPr>
              <w:fldChar w:fldCharType="end"/>
            </w:r>
          </w:hyperlink>
        </w:p>
        <w:p w:rsidR="007F1C1B" w:rsidRDefault="00A80A24">
          <w:pPr>
            <w:pStyle w:val="T1"/>
            <w:rPr>
              <w:rFonts w:asciiTheme="minorHAnsi" w:eastAsiaTheme="minorEastAsia" w:hAnsiTheme="minorHAnsi" w:cstheme="minorBidi"/>
              <w:b w:val="0"/>
              <w:sz w:val="22"/>
              <w:szCs w:val="22"/>
            </w:rPr>
          </w:pPr>
          <w:hyperlink w:anchor="_Toc42690414" w:history="1">
            <w:r w:rsidR="007F1C1B" w:rsidRPr="005165E6">
              <w:rPr>
                <w:rStyle w:val="Kpr"/>
              </w:rPr>
              <w:t>ÇİZELGELER LİSTESİ</w:t>
            </w:r>
            <w:r w:rsidR="007F1C1B">
              <w:rPr>
                <w:webHidden/>
              </w:rPr>
              <w:tab/>
            </w:r>
            <w:r w:rsidR="007F1C1B">
              <w:rPr>
                <w:webHidden/>
              </w:rPr>
              <w:fldChar w:fldCharType="begin"/>
            </w:r>
            <w:r w:rsidR="007F1C1B">
              <w:rPr>
                <w:webHidden/>
              </w:rPr>
              <w:instrText xml:space="preserve"> PAGEREF _Toc42690414 \h </w:instrText>
            </w:r>
            <w:r w:rsidR="007F1C1B">
              <w:rPr>
                <w:webHidden/>
              </w:rPr>
            </w:r>
            <w:r w:rsidR="007F1C1B">
              <w:rPr>
                <w:webHidden/>
              </w:rPr>
              <w:fldChar w:fldCharType="separate"/>
            </w:r>
            <w:r w:rsidR="007F1C1B">
              <w:rPr>
                <w:webHidden/>
              </w:rPr>
              <w:t>vii</w:t>
            </w:r>
            <w:r w:rsidR="007F1C1B">
              <w:rPr>
                <w:webHidden/>
              </w:rPr>
              <w:fldChar w:fldCharType="end"/>
            </w:r>
          </w:hyperlink>
        </w:p>
        <w:p w:rsidR="007F1C1B" w:rsidRDefault="00A80A24">
          <w:pPr>
            <w:pStyle w:val="T1"/>
            <w:rPr>
              <w:rFonts w:asciiTheme="minorHAnsi" w:eastAsiaTheme="minorEastAsia" w:hAnsiTheme="minorHAnsi" w:cstheme="minorBidi"/>
              <w:b w:val="0"/>
              <w:sz w:val="22"/>
              <w:szCs w:val="22"/>
            </w:rPr>
          </w:pPr>
          <w:hyperlink w:anchor="_Toc42690415" w:history="1">
            <w:r w:rsidR="007F1C1B" w:rsidRPr="005165E6">
              <w:rPr>
                <w:rStyle w:val="Kpr"/>
              </w:rPr>
              <w:t>ŞEKİLLER LİSTESİ</w:t>
            </w:r>
            <w:r w:rsidR="007F1C1B">
              <w:rPr>
                <w:webHidden/>
              </w:rPr>
              <w:tab/>
            </w:r>
            <w:r w:rsidR="007F1C1B">
              <w:rPr>
                <w:webHidden/>
              </w:rPr>
              <w:fldChar w:fldCharType="begin"/>
            </w:r>
            <w:r w:rsidR="007F1C1B">
              <w:rPr>
                <w:webHidden/>
              </w:rPr>
              <w:instrText xml:space="preserve"> PAGEREF _Toc42690415 \h </w:instrText>
            </w:r>
            <w:r w:rsidR="007F1C1B">
              <w:rPr>
                <w:webHidden/>
              </w:rPr>
            </w:r>
            <w:r w:rsidR="007F1C1B">
              <w:rPr>
                <w:webHidden/>
              </w:rPr>
              <w:fldChar w:fldCharType="separate"/>
            </w:r>
            <w:r w:rsidR="007F1C1B">
              <w:rPr>
                <w:webHidden/>
              </w:rPr>
              <w:t>viii</w:t>
            </w:r>
            <w:r w:rsidR="007F1C1B">
              <w:rPr>
                <w:webHidden/>
              </w:rPr>
              <w:fldChar w:fldCharType="end"/>
            </w:r>
          </w:hyperlink>
        </w:p>
        <w:p w:rsidR="007F1C1B" w:rsidRDefault="00A80A24">
          <w:pPr>
            <w:pStyle w:val="T1"/>
            <w:rPr>
              <w:rFonts w:asciiTheme="minorHAnsi" w:eastAsiaTheme="minorEastAsia" w:hAnsiTheme="minorHAnsi" w:cstheme="minorBidi"/>
              <w:b w:val="0"/>
              <w:sz w:val="22"/>
              <w:szCs w:val="22"/>
            </w:rPr>
          </w:pPr>
          <w:hyperlink w:anchor="_Toc42690416" w:history="1">
            <w:r w:rsidR="007F1C1B" w:rsidRPr="005165E6">
              <w:rPr>
                <w:rStyle w:val="Kpr"/>
              </w:rPr>
              <w:t>SİMGELER VE KISALTMALAR</w:t>
            </w:r>
            <w:r w:rsidR="007F1C1B">
              <w:rPr>
                <w:webHidden/>
              </w:rPr>
              <w:tab/>
            </w:r>
            <w:r w:rsidR="007F1C1B">
              <w:rPr>
                <w:webHidden/>
              </w:rPr>
              <w:fldChar w:fldCharType="begin"/>
            </w:r>
            <w:r w:rsidR="007F1C1B">
              <w:rPr>
                <w:webHidden/>
              </w:rPr>
              <w:instrText xml:space="preserve"> PAGEREF _Toc42690416 \h </w:instrText>
            </w:r>
            <w:r w:rsidR="007F1C1B">
              <w:rPr>
                <w:webHidden/>
              </w:rPr>
            </w:r>
            <w:r w:rsidR="007F1C1B">
              <w:rPr>
                <w:webHidden/>
              </w:rPr>
              <w:fldChar w:fldCharType="separate"/>
            </w:r>
            <w:r w:rsidR="007F1C1B">
              <w:rPr>
                <w:webHidden/>
              </w:rPr>
              <w:t>ix</w:t>
            </w:r>
            <w:r w:rsidR="007F1C1B">
              <w:rPr>
                <w:webHidden/>
              </w:rPr>
              <w:fldChar w:fldCharType="end"/>
            </w:r>
          </w:hyperlink>
        </w:p>
        <w:p w:rsidR="007F1C1B" w:rsidRDefault="00A80A24">
          <w:pPr>
            <w:pStyle w:val="T1"/>
            <w:rPr>
              <w:rFonts w:asciiTheme="minorHAnsi" w:eastAsiaTheme="minorEastAsia" w:hAnsiTheme="minorHAnsi" w:cstheme="minorBidi"/>
              <w:b w:val="0"/>
              <w:sz w:val="22"/>
              <w:szCs w:val="22"/>
            </w:rPr>
          </w:pPr>
          <w:hyperlink w:anchor="_Toc42690417" w:history="1">
            <w:r w:rsidR="007F1C1B" w:rsidRPr="005165E6">
              <w:rPr>
                <w:rStyle w:val="Kpr"/>
              </w:rPr>
              <w:t>1. GİRİŞ</w:t>
            </w:r>
            <w:r w:rsidR="007F1C1B">
              <w:rPr>
                <w:webHidden/>
              </w:rPr>
              <w:tab/>
            </w:r>
            <w:r w:rsidR="007F1C1B">
              <w:rPr>
                <w:webHidden/>
              </w:rPr>
              <w:fldChar w:fldCharType="begin"/>
            </w:r>
            <w:r w:rsidR="007F1C1B">
              <w:rPr>
                <w:webHidden/>
              </w:rPr>
              <w:instrText xml:space="preserve"> PAGEREF _Toc42690417 \h </w:instrText>
            </w:r>
            <w:r w:rsidR="007F1C1B">
              <w:rPr>
                <w:webHidden/>
              </w:rPr>
            </w:r>
            <w:r w:rsidR="007F1C1B">
              <w:rPr>
                <w:webHidden/>
              </w:rPr>
              <w:fldChar w:fldCharType="separate"/>
            </w:r>
            <w:r w:rsidR="007F1C1B">
              <w:rPr>
                <w:webHidden/>
              </w:rPr>
              <w:t>1</w:t>
            </w:r>
            <w:r w:rsidR="007F1C1B">
              <w:rPr>
                <w:webHidden/>
              </w:rPr>
              <w:fldChar w:fldCharType="end"/>
            </w:r>
          </w:hyperlink>
        </w:p>
        <w:p w:rsidR="007F1C1B" w:rsidRDefault="00A80A24">
          <w:pPr>
            <w:pStyle w:val="T1"/>
            <w:rPr>
              <w:rFonts w:asciiTheme="minorHAnsi" w:eastAsiaTheme="minorEastAsia" w:hAnsiTheme="minorHAnsi" w:cstheme="minorBidi"/>
              <w:b w:val="0"/>
              <w:sz w:val="22"/>
              <w:szCs w:val="22"/>
            </w:rPr>
          </w:pPr>
          <w:hyperlink w:anchor="_Toc42690418" w:history="1">
            <w:r w:rsidR="007F1C1B" w:rsidRPr="005165E6">
              <w:rPr>
                <w:rStyle w:val="Kpr"/>
              </w:rPr>
              <w:t>2. GENEL BİLGİLER</w:t>
            </w:r>
            <w:r w:rsidR="007F1C1B">
              <w:rPr>
                <w:webHidden/>
              </w:rPr>
              <w:tab/>
            </w:r>
            <w:r w:rsidR="007F1C1B">
              <w:rPr>
                <w:webHidden/>
              </w:rPr>
              <w:fldChar w:fldCharType="begin"/>
            </w:r>
            <w:r w:rsidR="007F1C1B">
              <w:rPr>
                <w:webHidden/>
              </w:rPr>
              <w:instrText xml:space="preserve"> PAGEREF _Toc42690418 \h </w:instrText>
            </w:r>
            <w:r w:rsidR="007F1C1B">
              <w:rPr>
                <w:webHidden/>
              </w:rPr>
            </w:r>
            <w:r w:rsidR="007F1C1B">
              <w:rPr>
                <w:webHidden/>
              </w:rPr>
              <w:fldChar w:fldCharType="separate"/>
            </w:r>
            <w:r w:rsidR="007F1C1B">
              <w:rPr>
                <w:webHidden/>
              </w:rPr>
              <w:t>2</w:t>
            </w:r>
            <w:r w:rsidR="007F1C1B">
              <w:rPr>
                <w:webHidden/>
              </w:rPr>
              <w:fldChar w:fldCharType="end"/>
            </w:r>
          </w:hyperlink>
        </w:p>
        <w:p w:rsidR="007F1C1B" w:rsidRDefault="00A80A24">
          <w:pPr>
            <w:pStyle w:val="T2"/>
            <w:tabs>
              <w:tab w:val="right" w:leader="dot" w:pos="8493"/>
            </w:tabs>
            <w:rPr>
              <w:rFonts w:asciiTheme="minorHAnsi" w:eastAsiaTheme="minorEastAsia" w:hAnsiTheme="minorHAnsi" w:cstheme="minorBidi"/>
              <w:noProof/>
              <w:sz w:val="22"/>
              <w:szCs w:val="22"/>
            </w:rPr>
          </w:pPr>
          <w:hyperlink w:anchor="_Toc42690419" w:history="1">
            <w:r w:rsidR="007F1C1B" w:rsidRPr="005165E6">
              <w:rPr>
                <w:rStyle w:val="Kpr"/>
                <w:noProof/>
              </w:rPr>
              <w:t>2.1. İkinci Bölüm İkinci Derece Başlık</w:t>
            </w:r>
            <w:r w:rsidR="007F1C1B">
              <w:rPr>
                <w:noProof/>
                <w:webHidden/>
              </w:rPr>
              <w:tab/>
            </w:r>
            <w:r w:rsidR="007F1C1B">
              <w:rPr>
                <w:noProof/>
                <w:webHidden/>
              </w:rPr>
              <w:fldChar w:fldCharType="begin"/>
            </w:r>
            <w:r w:rsidR="007F1C1B">
              <w:rPr>
                <w:noProof/>
                <w:webHidden/>
              </w:rPr>
              <w:instrText xml:space="preserve"> PAGEREF _Toc42690419 \h </w:instrText>
            </w:r>
            <w:r w:rsidR="007F1C1B">
              <w:rPr>
                <w:noProof/>
                <w:webHidden/>
              </w:rPr>
            </w:r>
            <w:r w:rsidR="007F1C1B">
              <w:rPr>
                <w:noProof/>
                <w:webHidden/>
              </w:rPr>
              <w:fldChar w:fldCharType="separate"/>
            </w:r>
            <w:r w:rsidR="007F1C1B">
              <w:rPr>
                <w:noProof/>
                <w:webHidden/>
              </w:rPr>
              <w:t>3</w:t>
            </w:r>
            <w:r w:rsidR="007F1C1B">
              <w:rPr>
                <w:noProof/>
                <w:webHidden/>
              </w:rPr>
              <w:fldChar w:fldCharType="end"/>
            </w:r>
          </w:hyperlink>
        </w:p>
        <w:p w:rsidR="007F1C1B" w:rsidRDefault="00A80A24">
          <w:pPr>
            <w:pStyle w:val="T3"/>
            <w:tabs>
              <w:tab w:val="right" w:leader="dot" w:pos="8493"/>
            </w:tabs>
            <w:rPr>
              <w:rFonts w:asciiTheme="minorHAnsi" w:eastAsiaTheme="minorEastAsia" w:hAnsiTheme="minorHAnsi" w:cstheme="minorBidi"/>
              <w:noProof/>
              <w:sz w:val="22"/>
              <w:szCs w:val="22"/>
            </w:rPr>
          </w:pPr>
          <w:hyperlink w:anchor="_Toc42690420" w:history="1">
            <w:r w:rsidR="007F1C1B" w:rsidRPr="005165E6">
              <w:rPr>
                <w:rStyle w:val="Kpr"/>
                <w:noProof/>
              </w:rPr>
              <w:t>2.1.1. İkinci bölüm üçüncü derece başlık</w:t>
            </w:r>
            <w:r w:rsidR="007F1C1B">
              <w:rPr>
                <w:noProof/>
                <w:webHidden/>
              </w:rPr>
              <w:tab/>
            </w:r>
            <w:r w:rsidR="007F1C1B">
              <w:rPr>
                <w:noProof/>
                <w:webHidden/>
              </w:rPr>
              <w:fldChar w:fldCharType="begin"/>
            </w:r>
            <w:r w:rsidR="007F1C1B">
              <w:rPr>
                <w:noProof/>
                <w:webHidden/>
              </w:rPr>
              <w:instrText xml:space="preserve"> PAGEREF _Toc42690420 \h </w:instrText>
            </w:r>
            <w:r w:rsidR="007F1C1B">
              <w:rPr>
                <w:noProof/>
                <w:webHidden/>
              </w:rPr>
            </w:r>
            <w:r w:rsidR="007F1C1B">
              <w:rPr>
                <w:noProof/>
                <w:webHidden/>
              </w:rPr>
              <w:fldChar w:fldCharType="separate"/>
            </w:r>
            <w:r w:rsidR="007F1C1B">
              <w:rPr>
                <w:noProof/>
                <w:webHidden/>
              </w:rPr>
              <w:t>3</w:t>
            </w:r>
            <w:r w:rsidR="007F1C1B">
              <w:rPr>
                <w:noProof/>
                <w:webHidden/>
              </w:rPr>
              <w:fldChar w:fldCharType="end"/>
            </w:r>
          </w:hyperlink>
        </w:p>
        <w:p w:rsidR="007F1C1B" w:rsidRDefault="00A80A24">
          <w:pPr>
            <w:pStyle w:val="T1"/>
            <w:rPr>
              <w:rFonts w:asciiTheme="minorHAnsi" w:eastAsiaTheme="minorEastAsia" w:hAnsiTheme="minorHAnsi" w:cstheme="minorBidi"/>
              <w:b w:val="0"/>
              <w:sz w:val="22"/>
              <w:szCs w:val="22"/>
            </w:rPr>
          </w:pPr>
          <w:hyperlink w:anchor="_Toc42690421" w:history="1">
            <w:r w:rsidR="007F1C1B" w:rsidRPr="005165E6">
              <w:rPr>
                <w:rStyle w:val="Kpr"/>
              </w:rPr>
              <w:t>3. MATERYAL VE YÖNTEM</w:t>
            </w:r>
            <w:r w:rsidR="007F1C1B">
              <w:rPr>
                <w:webHidden/>
              </w:rPr>
              <w:tab/>
            </w:r>
            <w:r w:rsidR="007F1C1B">
              <w:rPr>
                <w:webHidden/>
              </w:rPr>
              <w:fldChar w:fldCharType="begin"/>
            </w:r>
            <w:r w:rsidR="007F1C1B">
              <w:rPr>
                <w:webHidden/>
              </w:rPr>
              <w:instrText xml:space="preserve"> PAGEREF _Toc42690421 \h </w:instrText>
            </w:r>
            <w:r w:rsidR="007F1C1B">
              <w:rPr>
                <w:webHidden/>
              </w:rPr>
            </w:r>
            <w:r w:rsidR="007F1C1B">
              <w:rPr>
                <w:webHidden/>
              </w:rPr>
              <w:fldChar w:fldCharType="separate"/>
            </w:r>
            <w:r w:rsidR="007F1C1B">
              <w:rPr>
                <w:webHidden/>
              </w:rPr>
              <w:t>4</w:t>
            </w:r>
            <w:r w:rsidR="007F1C1B">
              <w:rPr>
                <w:webHidden/>
              </w:rPr>
              <w:fldChar w:fldCharType="end"/>
            </w:r>
          </w:hyperlink>
        </w:p>
        <w:p w:rsidR="007F1C1B" w:rsidRDefault="00A80A24">
          <w:pPr>
            <w:pStyle w:val="T2"/>
            <w:tabs>
              <w:tab w:val="right" w:leader="dot" w:pos="8493"/>
            </w:tabs>
            <w:rPr>
              <w:rFonts w:asciiTheme="minorHAnsi" w:eastAsiaTheme="minorEastAsia" w:hAnsiTheme="minorHAnsi" w:cstheme="minorBidi"/>
              <w:noProof/>
              <w:sz w:val="22"/>
              <w:szCs w:val="22"/>
            </w:rPr>
          </w:pPr>
          <w:hyperlink w:anchor="_Toc42690422" w:history="1">
            <w:r w:rsidR="007F1C1B" w:rsidRPr="005165E6">
              <w:rPr>
                <w:rStyle w:val="Kpr"/>
                <w:noProof/>
              </w:rPr>
              <w:t>3.1. Üçüncü Bölüm İkinci Derece Başlık</w:t>
            </w:r>
            <w:r w:rsidR="007F1C1B">
              <w:rPr>
                <w:noProof/>
                <w:webHidden/>
              </w:rPr>
              <w:tab/>
            </w:r>
            <w:r w:rsidR="007F1C1B">
              <w:rPr>
                <w:noProof/>
                <w:webHidden/>
              </w:rPr>
              <w:fldChar w:fldCharType="begin"/>
            </w:r>
            <w:r w:rsidR="007F1C1B">
              <w:rPr>
                <w:noProof/>
                <w:webHidden/>
              </w:rPr>
              <w:instrText xml:space="preserve"> PAGEREF _Toc42690422 \h </w:instrText>
            </w:r>
            <w:r w:rsidR="007F1C1B">
              <w:rPr>
                <w:noProof/>
                <w:webHidden/>
              </w:rPr>
            </w:r>
            <w:r w:rsidR="007F1C1B">
              <w:rPr>
                <w:noProof/>
                <w:webHidden/>
              </w:rPr>
              <w:fldChar w:fldCharType="separate"/>
            </w:r>
            <w:r w:rsidR="007F1C1B">
              <w:rPr>
                <w:noProof/>
                <w:webHidden/>
              </w:rPr>
              <w:t>4</w:t>
            </w:r>
            <w:r w:rsidR="007F1C1B">
              <w:rPr>
                <w:noProof/>
                <w:webHidden/>
              </w:rPr>
              <w:fldChar w:fldCharType="end"/>
            </w:r>
          </w:hyperlink>
        </w:p>
        <w:p w:rsidR="007F1C1B" w:rsidRDefault="00A80A24">
          <w:pPr>
            <w:pStyle w:val="T3"/>
            <w:tabs>
              <w:tab w:val="right" w:leader="dot" w:pos="8493"/>
            </w:tabs>
            <w:rPr>
              <w:rFonts w:asciiTheme="minorHAnsi" w:eastAsiaTheme="minorEastAsia" w:hAnsiTheme="minorHAnsi" w:cstheme="minorBidi"/>
              <w:noProof/>
              <w:sz w:val="22"/>
              <w:szCs w:val="22"/>
            </w:rPr>
          </w:pPr>
          <w:hyperlink w:anchor="_Toc42690423" w:history="1">
            <w:r w:rsidR="007F1C1B" w:rsidRPr="005165E6">
              <w:rPr>
                <w:rStyle w:val="Kpr"/>
                <w:noProof/>
              </w:rPr>
              <w:t>3.1.1. Üçüncü bölüm üçüncü derece başlık</w:t>
            </w:r>
            <w:r w:rsidR="007F1C1B">
              <w:rPr>
                <w:noProof/>
                <w:webHidden/>
              </w:rPr>
              <w:tab/>
            </w:r>
            <w:r w:rsidR="007F1C1B">
              <w:rPr>
                <w:noProof/>
                <w:webHidden/>
              </w:rPr>
              <w:fldChar w:fldCharType="begin"/>
            </w:r>
            <w:r w:rsidR="007F1C1B">
              <w:rPr>
                <w:noProof/>
                <w:webHidden/>
              </w:rPr>
              <w:instrText xml:space="preserve"> PAGEREF _Toc42690423 \h </w:instrText>
            </w:r>
            <w:r w:rsidR="007F1C1B">
              <w:rPr>
                <w:noProof/>
                <w:webHidden/>
              </w:rPr>
            </w:r>
            <w:r w:rsidR="007F1C1B">
              <w:rPr>
                <w:noProof/>
                <w:webHidden/>
              </w:rPr>
              <w:fldChar w:fldCharType="separate"/>
            </w:r>
            <w:r w:rsidR="007F1C1B">
              <w:rPr>
                <w:noProof/>
                <w:webHidden/>
              </w:rPr>
              <w:t>4</w:t>
            </w:r>
            <w:r w:rsidR="007F1C1B">
              <w:rPr>
                <w:noProof/>
                <w:webHidden/>
              </w:rPr>
              <w:fldChar w:fldCharType="end"/>
            </w:r>
          </w:hyperlink>
        </w:p>
        <w:p w:rsidR="007F1C1B" w:rsidRDefault="00A80A24">
          <w:pPr>
            <w:pStyle w:val="T1"/>
            <w:rPr>
              <w:rFonts w:asciiTheme="minorHAnsi" w:eastAsiaTheme="minorEastAsia" w:hAnsiTheme="minorHAnsi" w:cstheme="minorBidi"/>
              <w:b w:val="0"/>
              <w:sz w:val="22"/>
              <w:szCs w:val="22"/>
            </w:rPr>
          </w:pPr>
          <w:hyperlink w:anchor="_Toc42690424" w:history="1">
            <w:r w:rsidR="007F1C1B" w:rsidRPr="005165E6">
              <w:rPr>
                <w:rStyle w:val="Kpr"/>
              </w:rPr>
              <w:t>4. ARAŞTIRMA SONUÇLARI VE TARTIŞMA</w:t>
            </w:r>
            <w:r w:rsidR="007F1C1B">
              <w:rPr>
                <w:webHidden/>
              </w:rPr>
              <w:tab/>
            </w:r>
            <w:r w:rsidR="007F1C1B">
              <w:rPr>
                <w:webHidden/>
              </w:rPr>
              <w:fldChar w:fldCharType="begin"/>
            </w:r>
            <w:r w:rsidR="007F1C1B">
              <w:rPr>
                <w:webHidden/>
              </w:rPr>
              <w:instrText xml:space="preserve"> PAGEREF _Toc42690424 \h </w:instrText>
            </w:r>
            <w:r w:rsidR="007F1C1B">
              <w:rPr>
                <w:webHidden/>
              </w:rPr>
            </w:r>
            <w:r w:rsidR="007F1C1B">
              <w:rPr>
                <w:webHidden/>
              </w:rPr>
              <w:fldChar w:fldCharType="separate"/>
            </w:r>
            <w:r w:rsidR="007F1C1B">
              <w:rPr>
                <w:webHidden/>
              </w:rPr>
              <w:t>5</w:t>
            </w:r>
            <w:r w:rsidR="007F1C1B">
              <w:rPr>
                <w:webHidden/>
              </w:rPr>
              <w:fldChar w:fldCharType="end"/>
            </w:r>
          </w:hyperlink>
        </w:p>
        <w:p w:rsidR="007F1C1B" w:rsidRDefault="00A80A24">
          <w:pPr>
            <w:pStyle w:val="T2"/>
            <w:tabs>
              <w:tab w:val="right" w:leader="dot" w:pos="8493"/>
            </w:tabs>
            <w:rPr>
              <w:rFonts w:asciiTheme="minorHAnsi" w:eastAsiaTheme="minorEastAsia" w:hAnsiTheme="minorHAnsi" w:cstheme="minorBidi"/>
              <w:noProof/>
              <w:sz w:val="22"/>
              <w:szCs w:val="22"/>
            </w:rPr>
          </w:pPr>
          <w:hyperlink w:anchor="_Toc42690425" w:history="1">
            <w:r w:rsidR="007F1C1B" w:rsidRPr="005165E6">
              <w:rPr>
                <w:rStyle w:val="Kpr"/>
                <w:noProof/>
              </w:rPr>
              <w:t>4.1. Dördüncü Bölüm İkinci Derece Başlık</w:t>
            </w:r>
            <w:r w:rsidR="007F1C1B">
              <w:rPr>
                <w:noProof/>
                <w:webHidden/>
              </w:rPr>
              <w:tab/>
            </w:r>
            <w:r w:rsidR="007F1C1B">
              <w:rPr>
                <w:noProof/>
                <w:webHidden/>
              </w:rPr>
              <w:fldChar w:fldCharType="begin"/>
            </w:r>
            <w:r w:rsidR="007F1C1B">
              <w:rPr>
                <w:noProof/>
                <w:webHidden/>
              </w:rPr>
              <w:instrText xml:space="preserve"> PAGEREF _Toc42690425 \h </w:instrText>
            </w:r>
            <w:r w:rsidR="007F1C1B">
              <w:rPr>
                <w:noProof/>
                <w:webHidden/>
              </w:rPr>
            </w:r>
            <w:r w:rsidR="007F1C1B">
              <w:rPr>
                <w:noProof/>
                <w:webHidden/>
              </w:rPr>
              <w:fldChar w:fldCharType="separate"/>
            </w:r>
            <w:r w:rsidR="007F1C1B">
              <w:rPr>
                <w:noProof/>
                <w:webHidden/>
              </w:rPr>
              <w:t>5</w:t>
            </w:r>
            <w:r w:rsidR="007F1C1B">
              <w:rPr>
                <w:noProof/>
                <w:webHidden/>
              </w:rPr>
              <w:fldChar w:fldCharType="end"/>
            </w:r>
          </w:hyperlink>
        </w:p>
        <w:p w:rsidR="007F1C1B" w:rsidRDefault="00A80A24">
          <w:pPr>
            <w:pStyle w:val="T3"/>
            <w:tabs>
              <w:tab w:val="right" w:leader="dot" w:pos="8493"/>
            </w:tabs>
            <w:rPr>
              <w:rFonts w:asciiTheme="minorHAnsi" w:eastAsiaTheme="minorEastAsia" w:hAnsiTheme="minorHAnsi" w:cstheme="minorBidi"/>
              <w:noProof/>
              <w:sz w:val="22"/>
              <w:szCs w:val="22"/>
            </w:rPr>
          </w:pPr>
          <w:hyperlink w:anchor="_Toc42690426" w:history="1">
            <w:r w:rsidR="007F1C1B" w:rsidRPr="005165E6">
              <w:rPr>
                <w:rStyle w:val="Kpr"/>
                <w:noProof/>
              </w:rPr>
              <w:t>4.1.1. Dördüncü bölüm üçüncü derece başlık</w:t>
            </w:r>
            <w:r w:rsidR="007F1C1B">
              <w:rPr>
                <w:noProof/>
                <w:webHidden/>
              </w:rPr>
              <w:tab/>
            </w:r>
            <w:r w:rsidR="007F1C1B">
              <w:rPr>
                <w:noProof/>
                <w:webHidden/>
              </w:rPr>
              <w:fldChar w:fldCharType="begin"/>
            </w:r>
            <w:r w:rsidR="007F1C1B">
              <w:rPr>
                <w:noProof/>
                <w:webHidden/>
              </w:rPr>
              <w:instrText xml:space="preserve"> PAGEREF _Toc42690426 \h </w:instrText>
            </w:r>
            <w:r w:rsidR="007F1C1B">
              <w:rPr>
                <w:noProof/>
                <w:webHidden/>
              </w:rPr>
            </w:r>
            <w:r w:rsidR="007F1C1B">
              <w:rPr>
                <w:noProof/>
                <w:webHidden/>
              </w:rPr>
              <w:fldChar w:fldCharType="separate"/>
            </w:r>
            <w:r w:rsidR="007F1C1B">
              <w:rPr>
                <w:noProof/>
                <w:webHidden/>
              </w:rPr>
              <w:t>5</w:t>
            </w:r>
            <w:r w:rsidR="007F1C1B">
              <w:rPr>
                <w:noProof/>
                <w:webHidden/>
              </w:rPr>
              <w:fldChar w:fldCharType="end"/>
            </w:r>
          </w:hyperlink>
        </w:p>
        <w:p w:rsidR="007F1C1B" w:rsidRDefault="00A80A24">
          <w:pPr>
            <w:pStyle w:val="T1"/>
            <w:rPr>
              <w:rFonts w:asciiTheme="minorHAnsi" w:eastAsiaTheme="minorEastAsia" w:hAnsiTheme="minorHAnsi" w:cstheme="minorBidi"/>
              <w:b w:val="0"/>
              <w:sz w:val="22"/>
              <w:szCs w:val="22"/>
            </w:rPr>
          </w:pPr>
          <w:hyperlink w:anchor="_Toc42690427" w:history="1">
            <w:r w:rsidR="007F1C1B" w:rsidRPr="005165E6">
              <w:rPr>
                <w:rStyle w:val="Kpr"/>
              </w:rPr>
              <w:t>5. SONUÇLAR VE ÖNERİLER</w:t>
            </w:r>
            <w:r w:rsidR="007F1C1B">
              <w:rPr>
                <w:webHidden/>
              </w:rPr>
              <w:tab/>
            </w:r>
            <w:r w:rsidR="007F1C1B">
              <w:rPr>
                <w:webHidden/>
              </w:rPr>
              <w:fldChar w:fldCharType="begin"/>
            </w:r>
            <w:r w:rsidR="007F1C1B">
              <w:rPr>
                <w:webHidden/>
              </w:rPr>
              <w:instrText xml:space="preserve"> PAGEREF _Toc42690427 \h </w:instrText>
            </w:r>
            <w:r w:rsidR="007F1C1B">
              <w:rPr>
                <w:webHidden/>
              </w:rPr>
            </w:r>
            <w:r w:rsidR="007F1C1B">
              <w:rPr>
                <w:webHidden/>
              </w:rPr>
              <w:fldChar w:fldCharType="separate"/>
            </w:r>
            <w:r w:rsidR="007F1C1B">
              <w:rPr>
                <w:webHidden/>
              </w:rPr>
              <w:t>6</w:t>
            </w:r>
            <w:r w:rsidR="007F1C1B">
              <w:rPr>
                <w:webHidden/>
              </w:rPr>
              <w:fldChar w:fldCharType="end"/>
            </w:r>
          </w:hyperlink>
        </w:p>
        <w:p w:rsidR="007F1C1B" w:rsidRDefault="00A80A24">
          <w:pPr>
            <w:pStyle w:val="T1"/>
            <w:rPr>
              <w:rFonts w:asciiTheme="minorHAnsi" w:eastAsiaTheme="minorEastAsia" w:hAnsiTheme="minorHAnsi" w:cstheme="minorBidi"/>
              <w:b w:val="0"/>
              <w:sz w:val="22"/>
              <w:szCs w:val="22"/>
            </w:rPr>
          </w:pPr>
          <w:hyperlink w:anchor="_Toc42690428" w:history="1">
            <w:r w:rsidR="007F1C1B" w:rsidRPr="005165E6">
              <w:rPr>
                <w:rStyle w:val="Kpr"/>
              </w:rPr>
              <w:t>KAYNAKLAR</w:t>
            </w:r>
            <w:r w:rsidR="007F1C1B">
              <w:rPr>
                <w:webHidden/>
              </w:rPr>
              <w:tab/>
            </w:r>
            <w:r w:rsidR="007F1C1B">
              <w:rPr>
                <w:webHidden/>
              </w:rPr>
              <w:fldChar w:fldCharType="begin"/>
            </w:r>
            <w:r w:rsidR="007F1C1B">
              <w:rPr>
                <w:webHidden/>
              </w:rPr>
              <w:instrText xml:space="preserve"> PAGEREF _Toc42690428 \h </w:instrText>
            </w:r>
            <w:r w:rsidR="007F1C1B">
              <w:rPr>
                <w:webHidden/>
              </w:rPr>
            </w:r>
            <w:r w:rsidR="007F1C1B">
              <w:rPr>
                <w:webHidden/>
              </w:rPr>
              <w:fldChar w:fldCharType="separate"/>
            </w:r>
            <w:r w:rsidR="007F1C1B">
              <w:rPr>
                <w:webHidden/>
              </w:rPr>
              <w:t>7</w:t>
            </w:r>
            <w:r w:rsidR="007F1C1B">
              <w:rPr>
                <w:webHidden/>
              </w:rPr>
              <w:fldChar w:fldCharType="end"/>
            </w:r>
          </w:hyperlink>
        </w:p>
        <w:p w:rsidR="007F1C1B" w:rsidRDefault="00A80A24">
          <w:pPr>
            <w:pStyle w:val="T1"/>
            <w:rPr>
              <w:rFonts w:asciiTheme="minorHAnsi" w:eastAsiaTheme="minorEastAsia" w:hAnsiTheme="minorHAnsi" w:cstheme="minorBidi"/>
              <w:b w:val="0"/>
              <w:sz w:val="22"/>
              <w:szCs w:val="22"/>
            </w:rPr>
          </w:pPr>
          <w:hyperlink w:anchor="_Toc42690429" w:history="1">
            <w:r w:rsidR="007F1C1B" w:rsidRPr="005165E6">
              <w:rPr>
                <w:rStyle w:val="Kpr"/>
              </w:rPr>
              <w:t>EKLER</w:t>
            </w:r>
            <w:r w:rsidR="007F1C1B">
              <w:rPr>
                <w:webHidden/>
              </w:rPr>
              <w:tab/>
            </w:r>
            <w:r w:rsidR="007F1C1B">
              <w:rPr>
                <w:webHidden/>
              </w:rPr>
              <w:fldChar w:fldCharType="begin"/>
            </w:r>
            <w:r w:rsidR="007F1C1B">
              <w:rPr>
                <w:webHidden/>
              </w:rPr>
              <w:instrText xml:space="preserve"> PAGEREF _Toc42690429 \h </w:instrText>
            </w:r>
            <w:r w:rsidR="007F1C1B">
              <w:rPr>
                <w:webHidden/>
              </w:rPr>
            </w:r>
            <w:r w:rsidR="007F1C1B">
              <w:rPr>
                <w:webHidden/>
              </w:rPr>
              <w:fldChar w:fldCharType="separate"/>
            </w:r>
            <w:r w:rsidR="007F1C1B">
              <w:rPr>
                <w:webHidden/>
              </w:rPr>
              <w:t>8</w:t>
            </w:r>
            <w:r w:rsidR="007F1C1B">
              <w:rPr>
                <w:webHidden/>
              </w:rPr>
              <w:fldChar w:fldCharType="end"/>
            </w:r>
          </w:hyperlink>
        </w:p>
        <w:p w:rsidR="007F1C1B" w:rsidRDefault="00A80A24">
          <w:pPr>
            <w:pStyle w:val="T1"/>
            <w:rPr>
              <w:rFonts w:asciiTheme="minorHAnsi" w:eastAsiaTheme="minorEastAsia" w:hAnsiTheme="minorHAnsi" w:cstheme="minorBidi"/>
              <w:b w:val="0"/>
              <w:sz w:val="22"/>
              <w:szCs w:val="22"/>
            </w:rPr>
          </w:pPr>
          <w:hyperlink w:anchor="_Toc42690430" w:history="1">
            <w:r w:rsidR="007F1C1B" w:rsidRPr="005165E6">
              <w:rPr>
                <w:rStyle w:val="Kpr"/>
              </w:rPr>
              <w:t>ÖZGEÇMİŞ</w:t>
            </w:r>
            <w:r w:rsidR="007F1C1B">
              <w:rPr>
                <w:webHidden/>
              </w:rPr>
              <w:tab/>
            </w:r>
            <w:r w:rsidR="007F1C1B">
              <w:rPr>
                <w:webHidden/>
              </w:rPr>
              <w:fldChar w:fldCharType="begin"/>
            </w:r>
            <w:r w:rsidR="007F1C1B">
              <w:rPr>
                <w:webHidden/>
              </w:rPr>
              <w:instrText xml:space="preserve"> PAGEREF _Toc42690430 \h </w:instrText>
            </w:r>
            <w:r w:rsidR="007F1C1B">
              <w:rPr>
                <w:webHidden/>
              </w:rPr>
            </w:r>
            <w:r w:rsidR="007F1C1B">
              <w:rPr>
                <w:webHidden/>
              </w:rPr>
              <w:fldChar w:fldCharType="separate"/>
            </w:r>
            <w:r w:rsidR="007F1C1B">
              <w:rPr>
                <w:webHidden/>
              </w:rPr>
              <w:t>9</w:t>
            </w:r>
            <w:r w:rsidR="007F1C1B">
              <w:rPr>
                <w:webHidden/>
              </w:rPr>
              <w:fldChar w:fldCharType="end"/>
            </w:r>
          </w:hyperlink>
        </w:p>
        <w:p w:rsidR="000F5801" w:rsidRDefault="000F5801">
          <w:r>
            <w:rPr>
              <w:b/>
              <w:bCs/>
            </w:rPr>
            <w:fldChar w:fldCharType="end"/>
          </w:r>
        </w:p>
      </w:sdtContent>
    </w:sdt>
    <w:p w:rsidR="000F5801" w:rsidRDefault="000F5801">
      <w:pPr>
        <w:rPr>
          <w:rFonts w:cs="Arial"/>
          <w:b/>
          <w:bCs/>
          <w:kern w:val="32"/>
        </w:rPr>
      </w:pPr>
    </w:p>
    <w:p w:rsidR="007026C5" w:rsidRDefault="007026C5" w:rsidP="007026C5"/>
    <w:p w:rsidR="00481D04" w:rsidRDefault="00481D04" w:rsidP="007026C5">
      <w:r>
        <w:br w:type="page"/>
      </w:r>
    </w:p>
    <w:p w:rsidR="00E21C56" w:rsidRDefault="00E21C56" w:rsidP="007026C5">
      <w:pPr>
        <w:pStyle w:val="Balk1"/>
        <w:jc w:val="center"/>
      </w:pPr>
      <w:bookmarkStart w:id="9" w:name="_Toc42690412"/>
      <w:r>
        <w:lastRenderedPageBreak/>
        <w:t>ÖZET</w:t>
      </w:r>
      <w:bookmarkEnd w:id="8"/>
      <w:bookmarkEnd w:id="9"/>
    </w:p>
    <w:p w:rsidR="00E21C56" w:rsidRDefault="00E21C56" w:rsidP="00E21C56">
      <w:pPr>
        <w:pStyle w:val="TezMetni10Satr"/>
        <w:ind w:firstLine="0"/>
        <w:rPr>
          <w:b/>
        </w:rPr>
      </w:pPr>
    </w:p>
    <w:p w:rsidR="00E21C56" w:rsidRDefault="00E21C56" w:rsidP="00E21C56">
      <w:pPr>
        <w:pStyle w:val="TezMetni10Satr"/>
        <w:ind w:firstLine="0"/>
      </w:pPr>
      <w:r w:rsidRPr="00BA201F">
        <w:t xml:space="preserve">Özet bölümü </w:t>
      </w:r>
      <w:r w:rsidR="00D1128C">
        <w:t>“Times New Roman” formatında</w:t>
      </w:r>
      <w:r w:rsidR="00D1128C" w:rsidRPr="00BA201F">
        <w:t xml:space="preserve"> </w:t>
      </w:r>
      <w:r w:rsidRPr="00BA201F">
        <w:t>12 punto 1 satır aralıklı olmalı ve 1 sayfayı geçmemelidir.</w:t>
      </w:r>
      <w:r w:rsidR="00BA231C">
        <w:t xml:space="preserve"> Anahtar kelimeler en fazla 5 tane olup alfabetik sıra ile yazılmalıdır.</w:t>
      </w:r>
    </w:p>
    <w:p w:rsidR="00F2562E" w:rsidRDefault="00F2562E" w:rsidP="00E21C56">
      <w:pPr>
        <w:pStyle w:val="TezMetni10Satr"/>
        <w:ind w:firstLine="0"/>
      </w:pPr>
    </w:p>
    <w:p w:rsidR="00F2562E" w:rsidRDefault="00F2562E" w:rsidP="00E21C56">
      <w:pPr>
        <w:pStyle w:val="TezMetni10Satr"/>
        <w:ind w:firstLine="0"/>
      </w:pPr>
    </w:p>
    <w:p w:rsidR="00F2562E" w:rsidRDefault="00F2562E" w:rsidP="00E21C56">
      <w:pPr>
        <w:pStyle w:val="TezMetni10Satr"/>
        <w:ind w:firstLine="0"/>
      </w:pPr>
    </w:p>
    <w:p w:rsidR="00F2562E" w:rsidRDefault="00F2562E" w:rsidP="00E21C56">
      <w:pPr>
        <w:pStyle w:val="TezMetni10Satr"/>
        <w:ind w:firstLine="0"/>
      </w:pPr>
    </w:p>
    <w:p w:rsidR="00F2562E" w:rsidRDefault="00F2562E" w:rsidP="00E21C56">
      <w:pPr>
        <w:pStyle w:val="TezMetni10Satr"/>
        <w:ind w:firstLine="0"/>
      </w:pPr>
    </w:p>
    <w:p w:rsidR="00F2562E" w:rsidRPr="00BA201F" w:rsidRDefault="00F2562E" w:rsidP="00E21C56">
      <w:pPr>
        <w:pStyle w:val="TezMetni10Satr"/>
        <w:ind w:firstLine="0"/>
      </w:pPr>
      <w:r>
        <w:t>Anahtar Kelimeler: ………………………………</w:t>
      </w: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Pr="00F44C91" w:rsidRDefault="00E21C56" w:rsidP="00D02F4E">
      <w:pPr>
        <w:pStyle w:val="Balk1"/>
        <w:jc w:val="center"/>
      </w:pPr>
      <w:bookmarkStart w:id="10" w:name="_Toc431460108"/>
      <w:bookmarkStart w:id="11" w:name="_Toc42690413"/>
      <w:r>
        <w:lastRenderedPageBreak/>
        <w:t>TEZ</w:t>
      </w:r>
      <w:r w:rsidRPr="00F44C91">
        <w:t xml:space="preserve"> BİLDİRİMİ</w:t>
      </w:r>
      <w:bookmarkEnd w:id="10"/>
      <w:bookmarkEnd w:id="11"/>
    </w:p>
    <w:p w:rsidR="00E21C56" w:rsidRPr="000B623B" w:rsidRDefault="00E21C56" w:rsidP="00E21C56">
      <w:pPr>
        <w:pStyle w:val="TezMetni10Satr"/>
        <w:rPr>
          <w:b/>
        </w:rPr>
      </w:pPr>
    </w:p>
    <w:p w:rsidR="00E21C56" w:rsidRPr="000B623B" w:rsidRDefault="00E21C56" w:rsidP="00E21C56">
      <w:pPr>
        <w:pStyle w:val="TezMetni10Satr"/>
        <w:rPr>
          <w:b/>
        </w:rPr>
      </w:pPr>
    </w:p>
    <w:p w:rsidR="00E21C56" w:rsidRDefault="00E21C56" w:rsidP="00E21C56">
      <w:pPr>
        <w:pStyle w:val="TezMetni10Satr"/>
        <w:spacing w:line="360" w:lineRule="auto"/>
      </w:pPr>
      <w:r w:rsidRPr="000B623B">
        <w:t xml:space="preserve">Bu </w:t>
      </w:r>
      <w:r>
        <w:t>tezdeki</w:t>
      </w:r>
      <w:r w:rsidRPr="000B623B">
        <w:t xml:space="preserve"> bütün bilgilerin etik davranış ve akademik kurallar çerçevesinde elde edildiğini ve tez yazım kurallarına uygun olarak hazırlanan bu çalışmada bana ait olmayan her türlü ifade ve bilginin kaynağına atıf yapıldığını bildiririm.</w:t>
      </w:r>
    </w:p>
    <w:p w:rsidR="00E21C56" w:rsidRDefault="00E21C56" w:rsidP="00E21C56">
      <w:pPr>
        <w:pStyle w:val="TezMetni10Satr"/>
        <w:spacing w:line="360" w:lineRule="auto"/>
      </w:pPr>
    </w:p>
    <w:p w:rsidR="00E21C56" w:rsidRDefault="00E21C56" w:rsidP="00E21C56">
      <w:pPr>
        <w:pStyle w:val="TezMetni10Satr"/>
      </w:pPr>
    </w:p>
    <w:p w:rsidR="00E21C56" w:rsidRDefault="00E21C56" w:rsidP="00E21C56">
      <w:pPr>
        <w:pStyle w:val="TezMetni10Satr"/>
      </w:pPr>
    </w:p>
    <w:p w:rsidR="00E21C56" w:rsidRDefault="00E21C56" w:rsidP="00E21C56">
      <w:pPr>
        <w:pStyle w:val="TezMetni10Satr"/>
      </w:pPr>
    </w:p>
    <w:p w:rsidR="00E21C56" w:rsidRDefault="00E21C56" w:rsidP="00E21C56">
      <w:pPr>
        <w:pStyle w:val="TezMetni10Satr"/>
        <w:rPr>
          <w:rFonts w:ascii="Times-Bold" w:eastAsia="MS Mincho" w:hAnsi="Times-Bold" w:cs="Times-Bold"/>
          <w:b/>
          <w:bCs/>
          <w:lang w:eastAsia="ja-JP"/>
        </w:rPr>
      </w:pPr>
    </w:p>
    <w:p w:rsidR="00E21C56" w:rsidRDefault="00E21C56" w:rsidP="00E21C56">
      <w:pPr>
        <w:pStyle w:val="TezMetni10Satr"/>
        <w:rPr>
          <w:rFonts w:ascii="Times-Bold" w:eastAsia="MS Mincho" w:hAnsi="Times-Bold" w:cs="Times-Bold"/>
          <w:b/>
          <w:bCs/>
          <w:lang w:eastAsia="ja-JP"/>
        </w:rPr>
      </w:pPr>
    </w:p>
    <w:p w:rsidR="00E21C56" w:rsidRDefault="00E21C56" w:rsidP="00E21C56">
      <w:pPr>
        <w:pStyle w:val="TezMetni10Satr"/>
        <w:rPr>
          <w:rFonts w:ascii="Times-Bold" w:eastAsia="MS Mincho" w:hAnsi="Times-Bold" w:cs="Times-Bold"/>
          <w:b/>
          <w:bCs/>
          <w:lang w:eastAsia="ja-JP"/>
        </w:rPr>
      </w:pPr>
    </w:p>
    <w:p w:rsidR="00E21C56" w:rsidRDefault="0069687A" w:rsidP="00E21C56">
      <w:pPr>
        <w:pStyle w:val="TezMetni10Satr"/>
      </w:pPr>
      <w:r>
        <w:rPr>
          <w:noProof/>
        </w:rPr>
        <mc:AlternateContent>
          <mc:Choice Requires="wps">
            <w:drawing>
              <wp:anchor distT="0" distB="0" distL="114300" distR="114300" simplePos="0" relativeHeight="251672064" behindDoc="0" locked="0" layoutInCell="1" allowOverlap="1" wp14:anchorId="3F6FB2E6" wp14:editId="3B2EE956">
                <wp:simplePos x="0" y="0"/>
                <wp:positionH relativeFrom="column">
                  <wp:posOffset>-441325</wp:posOffset>
                </wp:positionH>
                <wp:positionV relativeFrom="paragraph">
                  <wp:posOffset>170180</wp:posOffset>
                </wp:positionV>
                <wp:extent cx="3838575" cy="1028700"/>
                <wp:effectExtent l="0" t="0" r="28575" b="19050"/>
                <wp:wrapNone/>
                <wp:docPr id="22" name="AutoShape 1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38575" cy="1028700"/>
                        </a:xfrm>
                        <a:prstGeom prst="bracePair">
                          <a:avLst>
                            <a:gd name="adj" fmla="val 8333"/>
                          </a:avLst>
                        </a:prstGeom>
                        <a:solidFill>
                          <a:srgbClr val="FFFF99"/>
                        </a:solidFill>
                        <a:ln w="9525">
                          <a:solidFill>
                            <a:srgbClr val="FF0000"/>
                          </a:solidFill>
                          <a:round/>
                          <a:headEnd/>
                          <a:tailEnd/>
                        </a:ln>
                      </wps:spPr>
                      <wps:txbx>
                        <w:txbxContent>
                          <w:p w:rsidR="003A35DC" w:rsidRPr="004C23BF" w:rsidRDefault="003A35DC" w:rsidP="00EA28B8">
                            <w:pPr>
                              <w:spacing w:line="240" w:lineRule="auto"/>
                              <w:jc w:val="center"/>
                              <w:rPr>
                                <w:b/>
                                <w:color w:val="FF0000"/>
                              </w:rPr>
                            </w:pPr>
                            <w:r w:rsidRPr="004C23BF">
                              <w:rPr>
                                <w:b/>
                                <w:color w:val="FF0000"/>
                              </w:rPr>
                              <w:t>Dikkat!</w:t>
                            </w:r>
                          </w:p>
                          <w:p w:rsidR="003A35DC" w:rsidRPr="00D37A66" w:rsidRDefault="003A35DC" w:rsidP="00EA28B8">
                            <w:pPr>
                              <w:spacing w:line="240" w:lineRule="auto"/>
                              <w:jc w:val="center"/>
                              <w:rPr>
                                <w:b/>
                                <w:color w:val="0000FF"/>
                              </w:rPr>
                            </w:pPr>
                            <w:r>
                              <w:rPr>
                                <w:b/>
                                <w:color w:val="0000FF"/>
                              </w:rPr>
                              <w:t>Öğrenci tarafından imzalanmalıdır. Çıktı almadan önce “İmza”  ve “Tarih”yazısını siliniz.</w:t>
                            </w:r>
                          </w:p>
                          <w:p w:rsidR="003A35DC" w:rsidRPr="00480905" w:rsidRDefault="003A35DC" w:rsidP="00EA28B8">
                            <w:pPr>
                              <w:spacing w:line="240" w:lineRule="auto"/>
                              <w:jc w:val="center"/>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E21C5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6FB2E6" id="AutoShape 194" o:spid="_x0000_s1032" type="#_x0000_t186" style="position:absolute;left:0;text-align:left;margin-left:-34.75pt;margin-top:13.4pt;width:302.25pt;height:81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" filled="t" fillcolor="#ff9" strokecolor="red">
                <v:textbox>
                  <w:txbxContent>
                    <w:p w:rsidR="003A35DC" w:rsidRPr="004C23BF" w:rsidRDefault="003A35DC" w:rsidP="00EA28B8">
                      <w:pPr>
                        <w:spacing w:line="240" w:lineRule="auto"/>
                        <w:jc w:val="center"/>
                        <w:rPr>
                          <w:b/>
                          <w:color w:val="FF0000"/>
                        </w:rPr>
                      </w:pPr>
                      <w:r w:rsidRPr="004C23BF">
                        <w:rPr>
                          <w:b/>
                          <w:color w:val="FF0000"/>
                        </w:rPr>
                        <w:t>Dikkat!</w:t>
                      </w:r>
                    </w:p>
                    <w:p w:rsidR="003A35DC" w:rsidRPr="00D37A66" w:rsidRDefault="003A35DC" w:rsidP="00EA28B8">
                      <w:pPr>
                        <w:spacing w:line="240" w:lineRule="auto"/>
                        <w:jc w:val="center"/>
                        <w:rPr>
                          <w:b/>
                          <w:color w:val="0000FF"/>
                        </w:rPr>
                      </w:pPr>
                      <w:r>
                        <w:rPr>
                          <w:b/>
                          <w:color w:val="0000FF"/>
                        </w:rPr>
                        <w:t>Öğrenci tarafından imzalanmalıdır. Çıktı almadan önce “İmza”  ve “</w:t>
                      </w:r>
                      <w:proofErr w:type="spellStart"/>
                      <w:r>
                        <w:rPr>
                          <w:b/>
                          <w:color w:val="0000FF"/>
                        </w:rPr>
                        <w:t>Tarih”yazısını</w:t>
                      </w:r>
                      <w:proofErr w:type="spellEnd"/>
                      <w:r>
                        <w:rPr>
                          <w:b/>
                          <w:color w:val="0000FF"/>
                        </w:rPr>
                        <w:t xml:space="preserve"> siliniz.</w:t>
                      </w:r>
                    </w:p>
                    <w:p w:rsidR="003A35DC" w:rsidRPr="00480905" w:rsidRDefault="003A35DC" w:rsidP="00EA28B8">
                      <w:pPr>
                        <w:spacing w:line="240" w:lineRule="auto"/>
                        <w:jc w:val="center"/>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E21C56"/>
                  </w:txbxContent>
                </v:textbox>
              </v:shape>
            </w:pict>
          </mc:Fallback>
        </mc:AlternateContent>
      </w:r>
    </w:p>
    <w:p w:rsidR="00E21C56" w:rsidRDefault="00E21C56" w:rsidP="00E21C56">
      <w:pPr>
        <w:pStyle w:val="TezMetni10Satr"/>
        <w:ind w:firstLine="0"/>
      </w:pPr>
    </w:p>
    <w:p w:rsidR="00E21C56" w:rsidRDefault="00E21C56" w:rsidP="00E21C56">
      <w:pPr>
        <w:pStyle w:val="TezMetni10Satr"/>
        <w:ind w:firstLine="0"/>
      </w:pPr>
    </w:p>
    <w:p w:rsidR="00E21C56" w:rsidRDefault="00E21C56" w:rsidP="00E21C56">
      <w:pPr>
        <w:pStyle w:val="TezMetni10Satr"/>
        <w:ind w:firstLine="0"/>
      </w:pPr>
    </w:p>
    <w:p w:rsidR="0069687A" w:rsidRDefault="0069687A" w:rsidP="0069687A">
      <w:pPr>
        <w:pStyle w:val="TezMetni10Satr"/>
        <w:tabs>
          <w:tab w:val="center" w:pos="7088"/>
        </w:tabs>
        <w:ind w:firstLine="0"/>
      </w:pPr>
      <w:r>
        <w:rPr>
          <w:noProof/>
        </w:rPr>
        <mc:AlternateContent>
          <mc:Choice Requires="wps">
            <w:drawing>
              <wp:anchor distT="0" distB="0" distL="114300" distR="114300" simplePos="0" relativeHeight="251673088" behindDoc="0" locked="0" layoutInCell="1" allowOverlap="1" wp14:anchorId="11BA6289" wp14:editId="3662D087">
                <wp:simplePos x="0" y="0"/>
                <wp:positionH relativeFrom="column">
                  <wp:posOffset>3152775</wp:posOffset>
                </wp:positionH>
                <wp:positionV relativeFrom="paragraph">
                  <wp:posOffset>57150</wp:posOffset>
                </wp:positionV>
                <wp:extent cx="1143000" cy="60960"/>
                <wp:effectExtent l="12700" t="8890" r="25400" b="53975"/>
                <wp:wrapNone/>
                <wp:docPr id="21" name="AutoShape 2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43000" cy="6096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shape w14:anchorId="14E7AD94" id="AutoShape 285" o:spid="_x0000_s1026" type="#_x0000_t32" style="position:absolute;margin-left:248.25pt;margin-top:4.5pt;width:90pt;height:4.8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" strokecolor="red">
                <v:stroke endarrow="block"/>
              </v:shape>
            </w:pict>
          </mc:Fallback>
        </mc:AlternateContent>
      </w:r>
      <w:r>
        <w:tab/>
      </w:r>
      <w:r w:rsidR="00E21C56">
        <w:t>İmza</w:t>
      </w:r>
    </w:p>
    <w:p w:rsidR="0069687A" w:rsidRDefault="0069687A" w:rsidP="0069687A">
      <w:pPr>
        <w:pStyle w:val="TezMetni10Satr"/>
        <w:tabs>
          <w:tab w:val="center" w:pos="7088"/>
        </w:tabs>
        <w:ind w:firstLine="0"/>
      </w:pPr>
      <w:r>
        <w:tab/>
      </w:r>
      <w:r w:rsidR="00E21C56">
        <w:t>Öğrencinin</w:t>
      </w:r>
      <w:r w:rsidR="00E21C56" w:rsidRPr="000B623B">
        <w:t xml:space="preserve"> Adı SOYADI</w:t>
      </w:r>
    </w:p>
    <w:p w:rsidR="0069687A" w:rsidRDefault="0069687A" w:rsidP="0069687A">
      <w:pPr>
        <w:pStyle w:val="TezMetni10Satr"/>
        <w:tabs>
          <w:tab w:val="center" w:pos="7088"/>
        </w:tabs>
        <w:ind w:firstLine="0"/>
      </w:pPr>
      <w:r>
        <w:tab/>
      </w:r>
    </w:p>
    <w:p w:rsidR="00E21C56" w:rsidRDefault="0069687A" w:rsidP="0069687A">
      <w:pPr>
        <w:pStyle w:val="TezMetni10Satr"/>
        <w:tabs>
          <w:tab w:val="center" w:pos="7088"/>
        </w:tabs>
        <w:ind w:firstLine="0"/>
      </w:pPr>
      <w:r>
        <w:tab/>
        <w:t>T</w:t>
      </w:r>
      <w:r w:rsidR="00E21C56">
        <w:t>arih</w:t>
      </w:r>
    </w:p>
    <w:p w:rsidR="00E21C56" w:rsidRPr="000B623B" w:rsidRDefault="00E21C56" w:rsidP="00E21C56">
      <w:pPr>
        <w:pStyle w:val="TezMetni10Satr"/>
        <w:ind w:firstLine="0"/>
      </w:pPr>
    </w:p>
    <w:p w:rsidR="00E21C56" w:rsidRPr="000B623B" w:rsidRDefault="00E21C56" w:rsidP="00E21C56">
      <w:pPr>
        <w:pStyle w:val="TezMetni10Satr"/>
        <w:ind w:firstLine="0"/>
      </w:pPr>
    </w:p>
    <w:p w:rsidR="000F5801" w:rsidRDefault="000F5801" w:rsidP="00780D81">
      <w:pPr>
        <w:pStyle w:val="TezMetni10Satr"/>
        <w:ind w:firstLine="0"/>
      </w:pPr>
      <w:r>
        <w:br w:type="page"/>
      </w:r>
    </w:p>
    <w:p w:rsidR="00D1128C" w:rsidRDefault="00D1128C" w:rsidP="00D1128C">
      <w:pPr>
        <w:pStyle w:val="Balk1"/>
        <w:jc w:val="center"/>
      </w:pPr>
      <w:bookmarkStart w:id="12" w:name="_Toc42690414"/>
      <w:r w:rsidRPr="00D1128C">
        <w:lastRenderedPageBreak/>
        <w:t>ÇİZELGELER LİSTESİ</w:t>
      </w:r>
      <w:bookmarkEnd w:id="12"/>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Pr="00073C4B" w:rsidRDefault="00D1128C" w:rsidP="00073C4B">
      <w:pPr>
        <w:pStyle w:val="Balk1"/>
        <w:jc w:val="center"/>
      </w:pPr>
      <w:bookmarkStart w:id="13" w:name="_Toc42690415"/>
      <w:r w:rsidRPr="00D1128C">
        <w:lastRenderedPageBreak/>
        <w:t>ŞEKİLLER LİSTESİ</w:t>
      </w:r>
      <w:bookmarkEnd w:id="13"/>
    </w:p>
    <w:p w:rsidR="00D1128C" w:rsidRDefault="00D1128C" w:rsidP="00780D81">
      <w:pPr>
        <w:pStyle w:val="TezMetni10Satr"/>
        <w:ind w:firstLine="0"/>
        <w:rPr>
          <w:bCs/>
        </w:rPr>
      </w:pPr>
    </w:p>
    <w:p w:rsidR="00073C4B" w:rsidRPr="00735BF3" w:rsidRDefault="00073C4B" w:rsidP="00073C4B">
      <w:pPr>
        <w:tabs>
          <w:tab w:val="left" w:pos="7230"/>
        </w:tabs>
        <w:spacing w:before="120" w:after="240"/>
        <w:ind w:right="-420"/>
        <w:rPr>
          <w:b/>
          <w:sz w:val="22"/>
          <w:lang w:val="en-US"/>
        </w:rPr>
      </w:pPr>
      <w:r w:rsidRPr="00735BF3">
        <w:rPr>
          <w:b/>
          <w:lang w:val="en-US"/>
        </w:rPr>
        <w:t>Şekiller</w:t>
      </w:r>
    </w:p>
    <w:p w:rsidR="00073C4B" w:rsidRDefault="00073C4B" w:rsidP="00073C4B">
      <w:pPr>
        <w:pStyle w:val="ekillerTablosu"/>
        <w:tabs>
          <w:tab w:val="right" w:leader="dot" w:pos="8211"/>
        </w:tabs>
        <w:ind w:left="993" w:hanging="567"/>
        <w:rPr>
          <w:noProof/>
        </w:rPr>
      </w:pPr>
      <w:r w:rsidRPr="00E9219D">
        <w:rPr>
          <w:lang w:val="en-US"/>
        </w:rPr>
        <w:fldChar w:fldCharType="begin"/>
      </w:r>
      <w:r w:rsidRPr="00E9219D">
        <w:rPr>
          <w:lang w:val="en-US"/>
        </w:rPr>
        <w:instrText xml:space="preserve"> TOC \h \z \t "Sekil_FBE_Sablon_BolumIII" \c </w:instrText>
      </w:r>
      <w:r w:rsidRPr="00E9219D">
        <w:rPr>
          <w:lang w:val="en-US"/>
        </w:rPr>
        <w:fldChar w:fldCharType="separate"/>
      </w:r>
    </w:p>
    <w:p w:rsidR="00073C4B" w:rsidRDefault="00A80A24" w:rsidP="00073C4B">
      <w:pPr>
        <w:pStyle w:val="ekillerTablosu"/>
        <w:tabs>
          <w:tab w:val="right" w:leader="dot" w:pos="8210"/>
        </w:tabs>
        <w:rPr>
          <w:rFonts w:ascii="Calibri" w:hAnsi="Calibri"/>
          <w:noProof/>
          <w:sz w:val="22"/>
          <w:szCs w:val="22"/>
          <w:lang w:eastAsia="tr-TR"/>
        </w:rPr>
      </w:pPr>
      <w:hyperlink w:anchor="_Toc309719385" w:history="1">
        <w:r w:rsidR="00073C4B" w:rsidRPr="003950F0">
          <w:rPr>
            <w:rStyle w:val="Kpr"/>
            <w:rFonts w:ascii="Times New (W1)" w:hAnsi="Times New (W1)"/>
            <w:bCs/>
            <w:noProof/>
          </w:rPr>
          <w:t>Şekil 3.1 :</w:t>
        </w:r>
        <w:r w:rsidR="00073C4B" w:rsidRPr="003950F0">
          <w:rPr>
            <w:rStyle w:val="Kpr"/>
            <w:noProof/>
          </w:rPr>
          <w:t xml:space="preserve"> Sinir hücresi, Çetin (2003) ten uyarlanmıştır. Özgül Enerjinin Fonksiyonu olarak Değişen Dezentegrasyon Derecesi Değerleri</w:t>
        </w:r>
        <w:r w:rsidR="00073C4B">
          <w:rPr>
            <w:noProof/>
            <w:webHidden/>
          </w:rPr>
          <w:tab/>
        </w:r>
        <w:r w:rsidR="00073C4B">
          <w:rPr>
            <w:noProof/>
            <w:webHidden/>
          </w:rPr>
          <w:fldChar w:fldCharType="begin"/>
        </w:r>
        <w:r w:rsidR="00073C4B">
          <w:rPr>
            <w:noProof/>
            <w:webHidden/>
          </w:rPr>
          <w:instrText xml:space="preserve"> PAGEREF _Toc309719385 \h </w:instrText>
        </w:r>
        <w:r w:rsidR="00073C4B">
          <w:rPr>
            <w:noProof/>
            <w:webHidden/>
          </w:rPr>
        </w:r>
        <w:r w:rsidR="00073C4B">
          <w:rPr>
            <w:noProof/>
            <w:webHidden/>
          </w:rPr>
          <w:fldChar w:fldCharType="separate"/>
        </w:r>
        <w:r w:rsidR="00073C4B">
          <w:rPr>
            <w:noProof/>
            <w:webHidden/>
          </w:rPr>
          <w:t>15</w:t>
        </w:r>
        <w:r w:rsidR="00073C4B">
          <w:rPr>
            <w:noProof/>
            <w:webHidden/>
          </w:rPr>
          <w:fldChar w:fldCharType="end"/>
        </w:r>
      </w:hyperlink>
    </w:p>
    <w:p w:rsidR="00073C4B" w:rsidRDefault="00A80A24" w:rsidP="00073C4B">
      <w:pPr>
        <w:pStyle w:val="ekillerTablosu"/>
        <w:tabs>
          <w:tab w:val="right" w:leader="dot" w:pos="8210"/>
        </w:tabs>
        <w:rPr>
          <w:rFonts w:ascii="Calibri" w:hAnsi="Calibri"/>
          <w:noProof/>
          <w:sz w:val="22"/>
          <w:szCs w:val="22"/>
          <w:lang w:eastAsia="tr-TR"/>
        </w:rPr>
      </w:pPr>
      <w:hyperlink w:anchor="_Toc309719386" w:history="1">
        <w:r w:rsidR="00073C4B" w:rsidRPr="003950F0">
          <w:rPr>
            <w:rStyle w:val="Kpr"/>
            <w:rFonts w:ascii="Times New (W1)" w:hAnsi="Times New (W1)"/>
            <w:bCs/>
            <w:noProof/>
          </w:rPr>
          <w:t>Şekil 3.2 :</w:t>
        </w:r>
        <w:r w:rsidR="00073C4B" w:rsidRPr="003950F0">
          <w:rPr>
            <w:rStyle w:val="Kpr"/>
            <w:noProof/>
          </w:rPr>
          <w:t xml:space="preserve"> Birden fazla satırlı şekil isimlendirmesinde önemli nokta satırların aynı hizadan başlamasıdır.</w:t>
        </w:r>
        <w:r w:rsidR="00073C4B">
          <w:rPr>
            <w:noProof/>
            <w:webHidden/>
          </w:rPr>
          <w:tab/>
        </w:r>
        <w:r w:rsidR="00073C4B">
          <w:rPr>
            <w:noProof/>
            <w:webHidden/>
          </w:rPr>
          <w:fldChar w:fldCharType="begin"/>
        </w:r>
        <w:r w:rsidR="00073C4B">
          <w:rPr>
            <w:noProof/>
            <w:webHidden/>
          </w:rPr>
          <w:instrText xml:space="preserve"> PAGEREF _Toc309719386 \h </w:instrText>
        </w:r>
        <w:r w:rsidR="00073C4B">
          <w:rPr>
            <w:noProof/>
            <w:webHidden/>
          </w:rPr>
        </w:r>
        <w:r w:rsidR="00073C4B">
          <w:rPr>
            <w:noProof/>
            <w:webHidden/>
          </w:rPr>
          <w:fldChar w:fldCharType="separate"/>
        </w:r>
        <w:r w:rsidR="00073C4B">
          <w:rPr>
            <w:noProof/>
            <w:webHidden/>
          </w:rPr>
          <w:t>16</w:t>
        </w:r>
        <w:r w:rsidR="00073C4B">
          <w:rPr>
            <w:noProof/>
            <w:webHidden/>
          </w:rPr>
          <w:fldChar w:fldCharType="end"/>
        </w:r>
      </w:hyperlink>
    </w:p>
    <w:p w:rsidR="00073C4B" w:rsidRDefault="00073C4B" w:rsidP="00073C4B">
      <w:pPr>
        <w:pStyle w:val="ekillerTablosu"/>
        <w:tabs>
          <w:tab w:val="right" w:leader="dot" w:pos="8210"/>
        </w:tabs>
        <w:ind w:left="993" w:hanging="567"/>
        <w:rPr>
          <w:noProof/>
        </w:rPr>
      </w:pPr>
      <w:r w:rsidRPr="00E9219D">
        <w:rPr>
          <w:lang w:val="en-US"/>
        </w:rPr>
        <w:fldChar w:fldCharType="end"/>
      </w:r>
      <w:r w:rsidRPr="00E9219D">
        <w:rPr>
          <w:lang w:val="en-US"/>
        </w:rPr>
        <w:fldChar w:fldCharType="begin"/>
      </w:r>
      <w:r w:rsidRPr="00E9219D">
        <w:rPr>
          <w:lang w:val="en-US"/>
        </w:rPr>
        <w:instrText xml:space="preserve"> TOC \h \z \t "Sekil_FBE_Sablon_EKLER" \c "Şekil" </w:instrText>
      </w:r>
      <w:r w:rsidRPr="00E9219D">
        <w:rPr>
          <w:lang w:val="en-US"/>
        </w:rPr>
        <w:fldChar w:fldCharType="separate"/>
      </w:r>
    </w:p>
    <w:p w:rsidR="00073C4B" w:rsidRDefault="00A80A24" w:rsidP="00073C4B">
      <w:pPr>
        <w:pStyle w:val="ekillerTablosu"/>
        <w:tabs>
          <w:tab w:val="right" w:leader="dot" w:pos="8210"/>
        </w:tabs>
        <w:rPr>
          <w:rFonts w:ascii="Calibri" w:hAnsi="Calibri"/>
          <w:noProof/>
          <w:sz w:val="22"/>
          <w:szCs w:val="22"/>
          <w:lang w:eastAsia="tr-TR"/>
        </w:rPr>
      </w:pPr>
      <w:hyperlink w:anchor="_Toc309719388" w:history="1">
        <w:r w:rsidR="00073C4B" w:rsidRPr="00057F1E">
          <w:rPr>
            <w:rStyle w:val="Kpr"/>
            <w:rFonts w:ascii="Times New (W1)" w:hAnsi="Times New (W1)"/>
            <w:bCs/>
            <w:noProof/>
            <w:lang w:val="en-US"/>
          </w:rPr>
          <w:t>Şekil A.1 :</w:t>
        </w:r>
        <w:r w:rsidR="00073C4B" w:rsidRPr="00057F1E">
          <w:rPr>
            <w:rStyle w:val="Kpr"/>
            <w:noProof/>
            <w:lang w:val="en-US"/>
          </w:rPr>
          <w:t xml:space="preserve"> Partikül boyutu dağılmı: (a) Aktif çamur, (b) Aşı çamur, (c) Ultrasonik yöntemle arıtılmış çamur, (d) Referans çamur</w:t>
        </w:r>
        <w:r w:rsidR="00073C4B">
          <w:rPr>
            <w:noProof/>
            <w:webHidden/>
          </w:rPr>
          <w:tab/>
        </w:r>
        <w:r w:rsidR="00073C4B">
          <w:rPr>
            <w:noProof/>
            <w:webHidden/>
          </w:rPr>
          <w:fldChar w:fldCharType="begin"/>
        </w:r>
        <w:r w:rsidR="00073C4B">
          <w:rPr>
            <w:noProof/>
            <w:webHidden/>
          </w:rPr>
          <w:instrText xml:space="preserve"> PAGEREF _Toc309719388 \h </w:instrText>
        </w:r>
        <w:r w:rsidR="00073C4B">
          <w:rPr>
            <w:noProof/>
            <w:webHidden/>
          </w:rPr>
        </w:r>
        <w:r w:rsidR="00073C4B">
          <w:rPr>
            <w:noProof/>
            <w:webHidden/>
          </w:rPr>
          <w:fldChar w:fldCharType="separate"/>
        </w:r>
        <w:r w:rsidR="00073C4B">
          <w:rPr>
            <w:noProof/>
            <w:webHidden/>
          </w:rPr>
          <w:t>19</w:t>
        </w:r>
        <w:r w:rsidR="00073C4B">
          <w:rPr>
            <w:noProof/>
            <w:webHidden/>
          </w:rPr>
          <w:fldChar w:fldCharType="end"/>
        </w:r>
      </w:hyperlink>
    </w:p>
    <w:p w:rsidR="00D1128C" w:rsidRDefault="00073C4B" w:rsidP="00073C4B">
      <w:pPr>
        <w:pStyle w:val="TezMetni10Satr"/>
        <w:ind w:firstLine="0"/>
        <w:rPr>
          <w:bCs/>
        </w:rPr>
      </w:pPr>
      <w:r w:rsidRPr="00E9219D">
        <w:rPr>
          <w:lang w:val="en-US"/>
        </w:rPr>
        <w:fldChar w:fldCharType="end"/>
      </w: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A771FB" w:rsidRPr="005B5FDE" w:rsidRDefault="000F5801" w:rsidP="00780D81">
      <w:pPr>
        <w:pStyle w:val="TezMetni10Satr"/>
        <w:ind w:firstLine="0"/>
        <w:rPr>
          <w:bCs/>
        </w:rPr>
      </w:pPr>
      <w:r>
        <w:rPr>
          <w:noProof/>
        </w:rPr>
        <mc:AlternateContent>
          <mc:Choice Requires="wps">
            <w:drawing>
              <wp:anchor distT="0" distB="0" distL="114300" distR="114300" simplePos="0" relativeHeight="251654656" behindDoc="0" locked="0" layoutInCell="1" allowOverlap="1" wp14:anchorId="07E68BB6" wp14:editId="328A6F3A">
                <wp:simplePos x="0" y="0"/>
                <wp:positionH relativeFrom="column">
                  <wp:posOffset>3921125</wp:posOffset>
                </wp:positionH>
                <wp:positionV relativeFrom="paragraph">
                  <wp:posOffset>-205105</wp:posOffset>
                </wp:positionV>
                <wp:extent cx="2171700" cy="857250"/>
                <wp:effectExtent l="0" t="0" r="19050" b="19050"/>
                <wp:wrapNone/>
                <wp:docPr id="14" name="AutoShape 2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71700" cy="857250"/>
                        </a:xfrm>
                        <a:prstGeom prst="bracePair">
                          <a:avLst>
                            <a:gd name="adj" fmla="val 8333"/>
                          </a:avLst>
                        </a:prstGeom>
                        <a:solidFill>
                          <a:srgbClr val="FFFF99"/>
                        </a:solidFill>
                        <a:ln w="9525">
                          <a:solidFill>
                            <a:srgbClr val="FF0000"/>
                          </a:solidFill>
                          <a:round/>
                          <a:headEnd/>
                          <a:tailEnd/>
                        </a:ln>
                      </wps:spPr>
                      <wps:txbx>
                        <w:txbxContent>
                          <w:p w:rsidR="003A35DC" w:rsidRPr="00BE65BF" w:rsidRDefault="003A35DC" w:rsidP="00EA28B8">
                            <w:pPr>
                              <w:spacing w:line="240" w:lineRule="auto"/>
                              <w:ind w:firstLine="0"/>
                              <w:rPr>
                                <w:b/>
                                <w:color w:val="FF0000"/>
                                <w:sz w:val="20"/>
                                <w:szCs w:val="20"/>
                              </w:rPr>
                            </w:pPr>
                            <w:r w:rsidRPr="00BE65BF">
                              <w:rPr>
                                <w:b/>
                                <w:color w:val="FF0000"/>
                                <w:sz w:val="20"/>
                                <w:szCs w:val="20"/>
                              </w:rPr>
                              <w:t>Dikkat!</w:t>
                            </w:r>
                          </w:p>
                          <w:p w:rsidR="003A35DC" w:rsidRPr="00BE65BF" w:rsidRDefault="003A35DC" w:rsidP="00EA28B8">
                            <w:pPr>
                              <w:spacing w:line="240" w:lineRule="auto"/>
                              <w:ind w:firstLine="0"/>
                              <w:rPr>
                                <w:b/>
                                <w:color w:val="0000FF"/>
                                <w:sz w:val="20"/>
                                <w:szCs w:val="20"/>
                              </w:rPr>
                            </w:pPr>
                            <w:r w:rsidRPr="00BE65BF">
                              <w:rPr>
                                <w:b/>
                                <w:color w:val="0000FF"/>
                                <w:sz w:val="20"/>
                                <w:szCs w:val="20"/>
                              </w:rPr>
                              <w:t>Başlık sayfa başında olmalıdır.</w:t>
                            </w:r>
                          </w:p>
                          <w:p w:rsidR="003A35DC" w:rsidRPr="00BE65BF" w:rsidRDefault="003A35DC" w:rsidP="00EA28B8">
                            <w:pPr>
                              <w:spacing w:line="240" w:lineRule="auto"/>
                              <w:ind w:firstLine="0"/>
                              <w:rPr>
                                <w:b/>
                                <w:color w:val="FF0000"/>
                                <w:sz w:val="20"/>
                                <w:szCs w:val="20"/>
                              </w:rPr>
                            </w:pPr>
                            <w:r w:rsidRPr="00BE65BF">
                              <w:rPr>
                                <w:b/>
                                <w:color w:val="FF0000"/>
                                <w:sz w:val="20"/>
                                <w:szCs w:val="20"/>
                              </w:rPr>
                              <w:t>Bu bilgi notunu çıktı almadan önce siliniz.</w:t>
                            </w:r>
                          </w:p>
                          <w:p w:rsidR="003A35DC" w:rsidRDefault="003A35DC" w:rsidP="002803A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E68BB6" id="AutoShape 206" o:spid="_x0000_s1033" type="#_x0000_t186" style="position:absolute;left:0;text-align:left;margin-left:308.75pt;margin-top:-16.15pt;width:171pt;height:67.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" filled="t" fillcolor="#ff9" strokecolor="red">
                <v:textbox>
                  <w:txbxContent>
                    <w:p w:rsidR="003A35DC" w:rsidRPr="00BE65BF" w:rsidRDefault="003A35DC" w:rsidP="00EA28B8">
                      <w:pPr>
                        <w:spacing w:line="240" w:lineRule="auto"/>
                        <w:ind w:firstLine="0"/>
                        <w:rPr>
                          <w:b/>
                          <w:color w:val="FF0000"/>
                          <w:sz w:val="20"/>
                          <w:szCs w:val="20"/>
                        </w:rPr>
                      </w:pPr>
                      <w:r w:rsidRPr="00BE65BF">
                        <w:rPr>
                          <w:b/>
                          <w:color w:val="FF0000"/>
                          <w:sz w:val="20"/>
                          <w:szCs w:val="20"/>
                        </w:rPr>
                        <w:t>Dikkat!</w:t>
                      </w:r>
                    </w:p>
                    <w:p w:rsidR="003A35DC" w:rsidRPr="00BE65BF" w:rsidRDefault="003A35DC" w:rsidP="00EA28B8">
                      <w:pPr>
                        <w:spacing w:line="240" w:lineRule="auto"/>
                        <w:ind w:firstLine="0"/>
                        <w:rPr>
                          <w:b/>
                          <w:color w:val="0000FF"/>
                          <w:sz w:val="20"/>
                          <w:szCs w:val="20"/>
                        </w:rPr>
                      </w:pPr>
                      <w:r w:rsidRPr="00BE65BF">
                        <w:rPr>
                          <w:b/>
                          <w:color w:val="0000FF"/>
                          <w:sz w:val="20"/>
                          <w:szCs w:val="20"/>
                        </w:rPr>
                        <w:t>Başlık sayfa başında olmalıdır.</w:t>
                      </w:r>
                    </w:p>
                    <w:p w:rsidR="003A35DC" w:rsidRPr="00BE65BF" w:rsidRDefault="003A35DC" w:rsidP="00EA28B8">
                      <w:pPr>
                        <w:spacing w:line="240" w:lineRule="auto"/>
                        <w:ind w:firstLine="0"/>
                        <w:rPr>
                          <w:b/>
                          <w:color w:val="FF0000"/>
                          <w:sz w:val="20"/>
                          <w:szCs w:val="20"/>
                        </w:rPr>
                      </w:pPr>
                      <w:r w:rsidRPr="00BE65BF">
                        <w:rPr>
                          <w:b/>
                          <w:color w:val="FF0000"/>
                          <w:sz w:val="20"/>
                          <w:szCs w:val="20"/>
                        </w:rPr>
                        <w:t>Bu bilgi notunu çıktı almadan önce siliniz.</w:t>
                      </w:r>
                    </w:p>
                    <w:p w:rsidR="003A35DC" w:rsidRDefault="003A35DC" w:rsidP="002803A4"/>
                  </w:txbxContent>
                </v:textbox>
              </v:shape>
            </w:pict>
          </mc:Fallback>
        </mc:AlternateContent>
      </w:r>
    </w:p>
    <w:p w:rsidR="00094893" w:rsidRPr="005B5FDE" w:rsidRDefault="007E1107" w:rsidP="007026C5">
      <w:pPr>
        <w:pStyle w:val="Balk1"/>
        <w:jc w:val="center"/>
      </w:pPr>
      <w:bookmarkStart w:id="14" w:name="_Toc257628859"/>
      <w:bookmarkStart w:id="15" w:name="_Toc431460109"/>
      <w:bookmarkStart w:id="16" w:name="_Toc42690416"/>
      <w:r w:rsidRPr="005B5FDE">
        <w:t>SİMGELER VE KISALTMALAR</w:t>
      </w:r>
      <w:bookmarkEnd w:id="14"/>
      <w:bookmarkEnd w:id="15"/>
      <w:bookmarkEnd w:id="16"/>
    </w:p>
    <w:p w:rsidR="002803A4" w:rsidRDefault="002803A4" w:rsidP="00094893">
      <w:pPr>
        <w:pStyle w:val="TezMetni10Satr"/>
        <w:ind w:firstLine="0"/>
      </w:pPr>
    </w:p>
    <w:p w:rsidR="002803A4" w:rsidRPr="002803A4" w:rsidRDefault="002803A4" w:rsidP="00094893">
      <w:pPr>
        <w:pStyle w:val="TezMetni10Satr"/>
        <w:ind w:firstLine="0"/>
        <w:rPr>
          <w:b/>
        </w:rPr>
      </w:pPr>
      <w:r w:rsidRPr="002803A4">
        <w:rPr>
          <w:b/>
        </w:rPr>
        <w:t>Simgeler</w:t>
      </w:r>
    </w:p>
    <w:p w:rsidR="002803A4" w:rsidRDefault="002803A4" w:rsidP="00094893">
      <w:pPr>
        <w:pStyle w:val="TezMetni10Satr"/>
        <w:ind w:firstLine="0"/>
      </w:pPr>
    </w:p>
    <w:p w:rsidR="00094893" w:rsidRPr="005B5FDE" w:rsidRDefault="00094893" w:rsidP="00EA28B8">
      <w:r w:rsidRPr="005B5FDE">
        <w:t>Simgeler</w:t>
      </w:r>
      <w:r w:rsidR="002803A4">
        <w:t>i</w:t>
      </w:r>
      <w:r w:rsidRPr="005B5FDE">
        <w:t xml:space="preserve"> yazmaya buradan başlayınız ve yazım kılavuzunda belirtildiği şekilde düzenleyiniz</w:t>
      </w:r>
      <w:r w:rsidR="006B0AEF" w:rsidRPr="005B5FDE">
        <w:t>.</w:t>
      </w:r>
      <w:r w:rsidR="002E61D0">
        <w:t xml:space="preserve"> Simgelerin bitiminden sonra, </w:t>
      </w:r>
      <w:r w:rsidR="002803A4">
        <w:t xml:space="preserve">kısaltmalar başlığından </w:t>
      </w:r>
      <w:r w:rsidR="002E61D0">
        <w:t>önce</w:t>
      </w:r>
      <w:r w:rsidR="002803A4">
        <w:t xml:space="preserve"> bir satır boşluk bırakınız.</w:t>
      </w:r>
      <w:r w:rsidR="00BA5C63">
        <w:t xml:space="preserve"> Simgelerin birimi varsa, parantez içinde yazınız.</w:t>
      </w:r>
    </w:p>
    <w:p w:rsidR="0092145C" w:rsidRPr="005B5FDE" w:rsidRDefault="0092145C" w:rsidP="00780D81">
      <w:pPr>
        <w:pStyle w:val="TezMetni10Satr"/>
        <w:ind w:firstLine="0"/>
      </w:pPr>
    </w:p>
    <w:p w:rsidR="002803A4" w:rsidRDefault="002803A4" w:rsidP="00780D81">
      <w:pPr>
        <w:pStyle w:val="TezMetni10Satr"/>
        <w:ind w:firstLine="0"/>
      </w:pPr>
    </w:p>
    <w:p w:rsidR="002803A4" w:rsidRDefault="002803A4" w:rsidP="00780D81">
      <w:pPr>
        <w:pStyle w:val="TezMetni10Satr"/>
        <w:ind w:firstLine="0"/>
      </w:pPr>
      <w:r w:rsidRPr="002803A4">
        <w:rPr>
          <w:b/>
        </w:rPr>
        <w:t>Kısaltmalar</w:t>
      </w:r>
    </w:p>
    <w:p w:rsidR="002803A4" w:rsidRDefault="002803A4" w:rsidP="002803A4">
      <w:pPr>
        <w:pStyle w:val="TezMetni10Satr"/>
        <w:ind w:firstLine="0"/>
      </w:pPr>
    </w:p>
    <w:p w:rsidR="002803A4" w:rsidRPr="005B5FDE" w:rsidRDefault="002803A4" w:rsidP="00EA28B8">
      <w:r>
        <w:t>K</w:t>
      </w:r>
      <w:r w:rsidRPr="005B5FDE">
        <w:t>ısaltmaları yazmaya buradan başlayınız ve yazım kılavuzunda belirtildiği şekilde düzenleyiniz.</w:t>
      </w:r>
    </w:p>
    <w:p w:rsidR="002803A4" w:rsidRPr="005B5FDE" w:rsidRDefault="008E4DCB" w:rsidP="00780D81">
      <w:pPr>
        <w:pStyle w:val="TezMetni10Satr"/>
        <w:ind w:firstLine="0"/>
      </w:pPr>
      <w:r>
        <w:rPr>
          <w:noProof/>
        </w:rPr>
        <mc:AlternateContent>
          <mc:Choice Requires="wps">
            <w:drawing>
              <wp:anchor distT="0" distB="0" distL="114300" distR="114300" simplePos="0" relativeHeight="251656704" behindDoc="0" locked="0" layoutInCell="1" allowOverlap="1" wp14:anchorId="03D9E10F" wp14:editId="589BBFE2">
                <wp:simplePos x="0" y="0"/>
                <wp:positionH relativeFrom="column">
                  <wp:posOffset>796925</wp:posOffset>
                </wp:positionH>
                <wp:positionV relativeFrom="paragraph">
                  <wp:posOffset>145415</wp:posOffset>
                </wp:positionV>
                <wp:extent cx="3676650" cy="914400"/>
                <wp:effectExtent l="0" t="0" r="19050" b="19050"/>
                <wp:wrapNone/>
                <wp:docPr id="13" name="AutoShape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76650" cy="914400"/>
                        </a:xfrm>
                        <a:prstGeom prst="bracePair">
                          <a:avLst>
                            <a:gd name="adj" fmla="val 8333"/>
                          </a:avLst>
                        </a:prstGeom>
                        <a:solidFill>
                          <a:srgbClr val="FFFF99"/>
                        </a:solidFill>
                        <a:ln w="9525">
                          <a:solidFill>
                            <a:srgbClr val="FF0000"/>
                          </a:solidFill>
                          <a:round/>
                          <a:headEnd/>
                          <a:tailEnd/>
                        </a:ln>
                      </wps:spPr>
                      <wps:txbx>
                        <w:txbxContent>
                          <w:p w:rsidR="003A35DC" w:rsidRPr="004C23BF" w:rsidRDefault="003A35DC" w:rsidP="00EA28B8">
                            <w:pPr>
                              <w:spacing w:line="240" w:lineRule="auto"/>
                              <w:jc w:val="center"/>
                              <w:rPr>
                                <w:b/>
                                <w:color w:val="FF0000"/>
                              </w:rPr>
                            </w:pPr>
                            <w:r w:rsidRPr="004C23BF">
                              <w:rPr>
                                <w:b/>
                                <w:color w:val="FF0000"/>
                              </w:rPr>
                              <w:t>Dikkat!</w:t>
                            </w:r>
                          </w:p>
                          <w:p w:rsidR="003A35DC" w:rsidRPr="00D37A66" w:rsidRDefault="003A35DC" w:rsidP="00EA28B8">
                            <w:pPr>
                              <w:spacing w:line="240" w:lineRule="auto"/>
                              <w:jc w:val="center"/>
                              <w:rPr>
                                <w:b/>
                                <w:color w:val="0000FF"/>
                              </w:rPr>
                            </w:pPr>
                            <w:r>
                              <w:rPr>
                                <w:b/>
                                <w:color w:val="0000FF"/>
                              </w:rPr>
                              <w:t xml:space="preserve">Tezde simgeler ve kısaltmalar bulunmuyor ise bu sayfayı siliniz. </w:t>
                            </w:r>
                          </w:p>
                          <w:p w:rsidR="003A35DC" w:rsidRPr="00480905" w:rsidRDefault="003A35DC" w:rsidP="00EA28B8">
                            <w:pPr>
                              <w:spacing w:line="240" w:lineRule="auto"/>
                              <w:jc w:val="center"/>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7C17A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D9E10F" id="AutoShape 208" o:spid="_x0000_s1034" type="#_x0000_t186" style="position:absolute;left:0;text-align:left;margin-left:62.75pt;margin-top:11.45pt;width:289.5pt;height:1in;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" filled="t" fillcolor="#ff9" strokecolor="red">
                <v:textbox>
                  <w:txbxContent>
                    <w:p w:rsidR="003A35DC" w:rsidRPr="004C23BF" w:rsidRDefault="003A35DC" w:rsidP="00EA28B8">
                      <w:pPr>
                        <w:spacing w:line="240" w:lineRule="auto"/>
                        <w:jc w:val="center"/>
                        <w:rPr>
                          <w:b/>
                          <w:color w:val="FF0000"/>
                        </w:rPr>
                      </w:pPr>
                      <w:r w:rsidRPr="004C23BF">
                        <w:rPr>
                          <w:b/>
                          <w:color w:val="FF0000"/>
                        </w:rPr>
                        <w:t>Dikkat!</w:t>
                      </w:r>
                    </w:p>
                    <w:p w:rsidR="003A35DC" w:rsidRPr="00D37A66" w:rsidRDefault="003A35DC" w:rsidP="00EA28B8">
                      <w:pPr>
                        <w:spacing w:line="240" w:lineRule="auto"/>
                        <w:jc w:val="center"/>
                        <w:rPr>
                          <w:b/>
                          <w:color w:val="0000FF"/>
                        </w:rPr>
                      </w:pPr>
                      <w:r>
                        <w:rPr>
                          <w:b/>
                          <w:color w:val="0000FF"/>
                        </w:rPr>
                        <w:t xml:space="preserve">Tezde simgeler ve kısaltmalar bulunmuyor ise bu sayfayı siliniz. </w:t>
                      </w:r>
                    </w:p>
                    <w:p w:rsidR="003A35DC" w:rsidRPr="00480905" w:rsidRDefault="003A35DC" w:rsidP="00EA28B8">
                      <w:pPr>
                        <w:spacing w:line="240" w:lineRule="auto"/>
                        <w:jc w:val="center"/>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7C17A4"/>
                  </w:txbxContent>
                </v:textbox>
              </v:shape>
            </w:pict>
          </mc:Fallback>
        </mc:AlternateContent>
      </w:r>
    </w:p>
    <w:p w:rsidR="0092145C" w:rsidRPr="005B5FDE" w:rsidRDefault="0092145C" w:rsidP="00780D81">
      <w:pPr>
        <w:pStyle w:val="TezMetni10Satr"/>
        <w:ind w:firstLine="0"/>
      </w:pPr>
    </w:p>
    <w:p w:rsidR="0092145C" w:rsidRPr="005B5FDE" w:rsidRDefault="0092145C" w:rsidP="00780D81">
      <w:pPr>
        <w:pStyle w:val="TezMetni10Satr"/>
        <w:ind w:firstLine="0"/>
      </w:pPr>
    </w:p>
    <w:p w:rsidR="0092145C" w:rsidRDefault="0092145C" w:rsidP="00780D81">
      <w:pPr>
        <w:pStyle w:val="TezMetni10Satr"/>
        <w:ind w:firstLine="0"/>
      </w:pPr>
    </w:p>
    <w:p w:rsidR="00890432" w:rsidRDefault="00890432" w:rsidP="00780D81">
      <w:pPr>
        <w:pStyle w:val="TezMetni10Satr"/>
        <w:ind w:firstLine="0"/>
      </w:pPr>
    </w:p>
    <w:p w:rsidR="00890432" w:rsidRDefault="00890432" w:rsidP="00780D81">
      <w:pPr>
        <w:pStyle w:val="TezMetni10Satr"/>
        <w:ind w:firstLine="0"/>
      </w:pPr>
    </w:p>
    <w:p w:rsidR="00890432" w:rsidRDefault="00890432" w:rsidP="00780D81">
      <w:pPr>
        <w:pStyle w:val="TezMetni10Satr"/>
        <w:ind w:firstLine="0"/>
      </w:pPr>
    </w:p>
    <w:p w:rsidR="00890432" w:rsidRDefault="00890432" w:rsidP="00780D81">
      <w:pPr>
        <w:pStyle w:val="TezMetni10Satr"/>
        <w:ind w:firstLine="0"/>
      </w:pPr>
    </w:p>
    <w:p w:rsidR="000F5801" w:rsidRDefault="000F5801" w:rsidP="00780D81">
      <w:pPr>
        <w:pStyle w:val="TezMetni10Satr"/>
        <w:ind w:firstLine="0"/>
      </w:pPr>
    </w:p>
    <w:p w:rsidR="000F5801" w:rsidRPr="000F5801" w:rsidRDefault="000F5801" w:rsidP="000F5801"/>
    <w:p w:rsidR="000F5801" w:rsidRPr="000F5801" w:rsidRDefault="000F5801" w:rsidP="000F5801"/>
    <w:p w:rsidR="000F5801" w:rsidRPr="000F5801" w:rsidRDefault="000F5801" w:rsidP="000F5801"/>
    <w:p w:rsidR="000F5801" w:rsidRPr="000F5801" w:rsidRDefault="000F5801" w:rsidP="000F5801"/>
    <w:p w:rsidR="000F5801" w:rsidRPr="000F5801" w:rsidRDefault="000F5801" w:rsidP="000F5801"/>
    <w:p w:rsidR="000F5801" w:rsidRPr="000F5801" w:rsidRDefault="000F5801" w:rsidP="000F5801"/>
    <w:p w:rsidR="000F5801" w:rsidRPr="000F5801" w:rsidRDefault="000F5801" w:rsidP="000F5801"/>
    <w:p w:rsidR="000F5801" w:rsidRDefault="000F5801" w:rsidP="000F5801"/>
    <w:p w:rsidR="000F5801" w:rsidRDefault="000F5801" w:rsidP="000F5801"/>
    <w:p w:rsidR="00890432" w:rsidRPr="000F5801" w:rsidRDefault="000F5801" w:rsidP="000F5801">
      <w:pPr>
        <w:tabs>
          <w:tab w:val="center" w:pos="4251"/>
        </w:tabs>
        <w:sectPr w:rsidR="00890432" w:rsidRPr="000F5801" w:rsidSect="0080219B">
          <w:headerReference w:type="default" r:id="rId13"/>
          <w:footerReference w:type="default" r:id="rId14"/>
          <w:pgSz w:w="11906" w:h="16838" w:code="9"/>
          <w:pgMar w:top="1418" w:right="1418" w:bottom="1418" w:left="1985" w:header="709" w:footer="709" w:gutter="0"/>
          <w:pgNumType w:fmt="lowerRoman" w:start="2"/>
          <w:cols w:space="708"/>
          <w:docGrid w:linePitch="360"/>
        </w:sectPr>
      </w:pPr>
      <w:r>
        <w:tab/>
      </w:r>
    </w:p>
    <w:bookmarkStart w:id="17" w:name="_Toc257628860"/>
    <w:bookmarkStart w:id="18" w:name="_Toc431460110"/>
    <w:bookmarkStart w:id="19" w:name="_Toc42690417"/>
    <w:p w:rsidR="0092145C" w:rsidRDefault="008E4DCB" w:rsidP="00E21C56">
      <w:pPr>
        <w:pStyle w:val="Balk1"/>
      </w:pPr>
      <w:r>
        <w:rPr>
          <w:noProof/>
        </w:rPr>
        <w:lastRenderedPageBreak/>
        <mc:AlternateContent>
          <mc:Choice Requires="wps">
            <w:drawing>
              <wp:anchor distT="0" distB="0" distL="114300" distR="114300" simplePos="0" relativeHeight="251655680" behindDoc="0" locked="0" layoutInCell="1" allowOverlap="1" wp14:anchorId="6A1D2D39" wp14:editId="7C5CC1AA">
                <wp:simplePos x="0" y="0"/>
                <wp:positionH relativeFrom="column">
                  <wp:posOffset>3438525</wp:posOffset>
                </wp:positionH>
                <wp:positionV relativeFrom="paragraph">
                  <wp:posOffset>-361950</wp:posOffset>
                </wp:positionV>
                <wp:extent cx="2057400" cy="800100"/>
                <wp:effectExtent l="12700" t="5080" r="6350" b="13970"/>
                <wp:wrapNone/>
                <wp:docPr id="12" name="AutoShape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57400" cy="800100"/>
                        </a:xfrm>
                        <a:prstGeom prst="bracePair">
                          <a:avLst>
                            <a:gd name="adj" fmla="val 8333"/>
                          </a:avLst>
                        </a:prstGeom>
                        <a:solidFill>
                          <a:srgbClr val="FFFF99"/>
                        </a:solidFill>
                        <a:ln w="9525">
                          <a:solidFill>
                            <a:srgbClr val="FF0000"/>
                          </a:solidFill>
                          <a:round/>
                          <a:headEnd/>
                          <a:tailEnd/>
                        </a:ln>
                      </wps:spPr>
                      <wps:txbx>
                        <w:txbxContent>
                          <w:p w:rsidR="003A35DC" w:rsidRPr="00BE65BF" w:rsidRDefault="003A35DC" w:rsidP="00EA28B8">
                            <w:pPr>
                              <w:spacing w:line="240" w:lineRule="auto"/>
                              <w:ind w:firstLine="0"/>
                              <w:rPr>
                                <w:b/>
                                <w:color w:val="FF0000"/>
                                <w:sz w:val="20"/>
                                <w:szCs w:val="20"/>
                              </w:rPr>
                            </w:pPr>
                            <w:r w:rsidRPr="00BE65BF">
                              <w:rPr>
                                <w:b/>
                                <w:color w:val="FF0000"/>
                                <w:sz w:val="20"/>
                                <w:szCs w:val="20"/>
                              </w:rPr>
                              <w:t>Dikkat!</w:t>
                            </w:r>
                          </w:p>
                          <w:p w:rsidR="003A35DC" w:rsidRPr="00BE65BF" w:rsidRDefault="003A35DC" w:rsidP="00EA28B8">
                            <w:pPr>
                              <w:spacing w:line="240" w:lineRule="auto"/>
                              <w:ind w:firstLine="0"/>
                              <w:rPr>
                                <w:b/>
                                <w:color w:val="0000FF"/>
                                <w:sz w:val="20"/>
                                <w:szCs w:val="20"/>
                              </w:rPr>
                            </w:pPr>
                            <w:r w:rsidRPr="00BE65BF">
                              <w:rPr>
                                <w:b/>
                                <w:color w:val="0000FF"/>
                                <w:sz w:val="20"/>
                                <w:szCs w:val="20"/>
                              </w:rPr>
                              <w:t>Başlık sayfa başında olmalıdır.</w:t>
                            </w:r>
                          </w:p>
                          <w:p w:rsidR="003A35DC" w:rsidRPr="00BE65BF" w:rsidRDefault="003A35DC" w:rsidP="00EA28B8">
                            <w:pPr>
                              <w:spacing w:line="240" w:lineRule="auto"/>
                              <w:ind w:firstLine="0"/>
                              <w:rPr>
                                <w:b/>
                                <w:color w:val="FF0000"/>
                                <w:sz w:val="20"/>
                                <w:szCs w:val="20"/>
                              </w:rPr>
                            </w:pPr>
                            <w:r w:rsidRPr="00BE65BF">
                              <w:rPr>
                                <w:b/>
                                <w:color w:val="FF0000"/>
                                <w:sz w:val="20"/>
                                <w:szCs w:val="20"/>
                              </w:rPr>
                              <w:t>Bu bilgi notunu çıktı almadan önce siliniz.</w:t>
                            </w:r>
                          </w:p>
                          <w:p w:rsidR="003A35DC" w:rsidRDefault="003A35DC" w:rsidP="002803A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1D2D39" id="AutoShape 207" o:spid="_x0000_s1035" type="#_x0000_t186" style="position:absolute;margin-left:270.75pt;margin-top:-28.5pt;width:162pt;height:63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" filled="t" fillcolor="#ff9" strokecolor="red">
                <v:textbox>
                  <w:txbxContent>
                    <w:p w:rsidR="003A35DC" w:rsidRPr="00BE65BF" w:rsidRDefault="003A35DC" w:rsidP="00EA28B8">
                      <w:pPr>
                        <w:spacing w:line="240" w:lineRule="auto"/>
                        <w:ind w:firstLine="0"/>
                        <w:rPr>
                          <w:b/>
                          <w:color w:val="FF0000"/>
                          <w:sz w:val="20"/>
                          <w:szCs w:val="20"/>
                        </w:rPr>
                      </w:pPr>
                      <w:r w:rsidRPr="00BE65BF">
                        <w:rPr>
                          <w:b/>
                          <w:color w:val="FF0000"/>
                          <w:sz w:val="20"/>
                          <w:szCs w:val="20"/>
                        </w:rPr>
                        <w:t>Dikkat!</w:t>
                      </w:r>
                    </w:p>
                    <w:p w:rsidR="003A35DC" w:rsidRPr="00BE65BF" w:rsidRDefault="003A35DC" w:rsidP="00EA28B8">
                      <w:pPr>
                        <w:spacing w:line="240" w:lineRule="auto"/>
                        <w:ind w:firstLine="0"/>
                        <w:rPr>
                          <w:b/>
                          <w:color w:val="0000FF"/>
                          <w:sz w:val="20"/>
                          <w:szCs w:val="20"/>
                        </w:rPr>
                      </w:pPr>
                      <w:r w:rsidRPr="00BE65BF">
                        <w:rPr>
                          <w:b/>
                          <w:color w:val="0000FF"/>
                          <w:sz w:val="20"/>
                          <w:szCs w:val="20"/>
                        </w:rPr>
                        <w:t>Başlık sayfa başında olmalıdır.</w:t>
                      </w:r>
                    </w:p>
                    <w:p w:rsidR="003A35DC" w:rsidRPr="00BE65BF" w:rsidRDefault="003A35DC" w:rsidP="00EA28B8">
                      <w:pPr>
                        <w:spacing w:line="240" w:lineRule="auto"/>
                        <w:ind w:firstLine="0"/>
                        <w:rPr>
                          <w:b/>
                          <w:color w:val="FF0000"/>
                          <w:sz w:val="20"/>
                          <w:szCs w:val="20"/>
                        </w:rPr>
                      </w:pPr>
                      <w:r w:rsidRPr="00BE65BF">
                        <w:rPr>
                          <w:b/>
                          <w:color w:val="FF0000"/>
                          <w:sz w:val="20"/>
                          <w:szCs w:val="20"/>
                        </w:rPr>
                        <w:t>Bu bilgi notunu çıktı almadan önce siliniz.</w:t>
                      </w:r>
                    </w:p>
                    <w:p w:rsidR="003A35DC" w:rsidRDefault="003A35DC" w:rsidP="002803A4"/>
                  </w:txbxContent>
                </v:textbox>
              </v:shape>
            </w:pict>
          </mc:Fallback>
        </mc:AlternateContent>
      </w:r>
      <w:r w:rsidR="009C54A5" w:rsidRPr="005B5FDE">
        <w:t xml:space="preserve">1. </w:t>
      </w:r>
      <w:bookmarkEnd w:id="17"/>
      <w:bookmarkEnd w:id="18"/>
      <w:r w:rsidR="006F7B01">
        <w:t>GİRİŞ</w:t>
      </w:r>
      <w:bookmarkEnd w:id="19"/>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9B0E61">
      <w:pPr>
        <w:pStyle w:val="Balk1"/>
      </w:pPr>
      <w:bookmarkStart w:id="20" w:name="_Toc42690418"/>
      <w:r>
        <w:lastRenderedPageBreak/>
        <w:t xml:space="preserve">2. </w:t>
      </w:r>
      <w:r w:rsidR="00D11EF0">
        <w:t>GENEL BİLGİLER</w:t>
      </w:r>
      <w:bookmarkEnd w:id="20"/>
    </w:p>
    <w:p w:rsidR="009B0E61" w:rsidRPr="009B0E61" w:rsidRDefault="009B0E61" w:rsidP="009B0E61">
      <w:pPr>
        <w:pStyle w:val="TezMetni15Satr"/>
      </w:pPr>
    </w:p>
    <w:p w:rsidR="00DF2242" w:rsidRPr="005B5FDE" w:rsidRDefault="00DF2242" w:rsidP="00DF2242">
      <w:pPr>
        <w:pStyle w:val="TezMetni15Satr"/>
      </w:pPr>
      <w:r>
        <w:t>Tez ana metni “Times Ne</w:t>
      </w:r>
      <w:r w:rsidR="00EA35FC">
        <w:t>w Roman” formatında, 12 punto,</w:t>
      </w:r>
      <w:r>
        <w:t xml:space="preserve"> iki yana yaslı </w:t>
      </w:r>
      <w:r w:rsidR="00EA35FC">
        <w:t xml:space="preserve">ve 1.5 satır aralıklı </w:t>
      </w:r>
      <w:r>
        <w:t>olarak yazılmalıdır.</w:t>
      </w:r>
      <w:r w:rsidR="003837DE">
        <w:t xml:space="preserve"> Sayfa kenarları şablondaki gibi sol taraftan 3.5 cm diğer üst, alt ve sağ taraftan 2.5 cm olacak şekilde kalmalıdır. </w:t>
      </w:r>
      <w:r w:rsidR="009B0E61">
        <w:t>Her başlıktan sonra 1.5 satır aralığı olmalıdır.</w:t>
      </w:r>
    </w:p>
    <w:p w:rsidR="008907D0" w:rsidRDefault="008907D0" w:rsidP="007026C5"/>
    <w:p w:rsidR="003837DE" w:rsidRDefault="003837DE" w:rsidP="003837DE">
      <w:r>
        <w:t xml:space="preserve">Çizelge ve şekil yazımı “Times New Roman” formatında, 10 punto, ortalı ve 1.0 satır aralıklı olarak yazılmalıdır. Tablo 1, Şekil </w:t>
      </w:r>
      <w:r w:rsidR="009B0E61">
        <w:t>1</w:t>
      </w:r>
      <w:r>
        <w:t xml:space="preserve"> gibi ifadeler koyu yazılıp sonrasında nokta koyulmalıdır. </w:t>
      </w:r>
    </w:p>
    <w:p w:rsidR="009B0E61" w:rsidRDefault="009B0E61" w:rsidP="003837DE"/>
    <w:p w:rsidR="009B0E61" w:rsidRDefault="009B0E61" w:rsidP="009B0E61">
      <w:r>
        <w:t xml:space="preserve">Verilecek formüller sıra numarası ile gösterilmelidir. Formüllerde verilecek denklemler aşağıda örneği verilen tablo içerisine Microsoft Word denklem düzenleyicisi kullanılarak yazılmalıdır. </w:t>
      </w:r>
    </w:p>
    <w:p w:rsidR="007E7EC3" w:rsidRDefault="007E7EC3" w:rsidP="009B0E61"/>
    <w:p w:rsidR="007E7EC3" w:rsidRDefault="007E7EC3" w:rsidP="009B0E61">
      <w:r>
        <w:t>Çizelge, şekil ve denklem gösterimi için aşağıdaki örnekleri inceleyiniz.</w:t>
      </w:r>
    </w:p>
    <w:p w:rsidR="003837DE" w:rsidRDefault="003837DE" w:rsidP="007E7EC3">
      <w:pPr>
        <w:ind w:firstLine="0"/>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0"/>
      </w:tblGrid>
      <w:tr w:rsidR="009B0E61" w:rsidTr="001A239F">
        <w:tc>
          <w:tcPr>
            <w:tcW w:w="7933" w:type="dxa"/>
          </w:tcPr>
          <w:p w:rsidR="009B0E61" w:rsidRDefault="00A80A24" w:rsidP="001A239F">
            <w:sdt>
              <w:sdtPr>
                <w:rPr>
                  <w:rFonts w:ascii="Cambria Math" w:hAnsi="Cambria Math"/>
                  <w:i/>
                </w:rPr>
                <w:id w:val="1879052374"/>
                <w:placeholder>
                  <w:docPart w:val="3E84DA57054B4248AB2BC70D2C02FA5F"/>
                </w:placeholder>
                <w:temporary/>
                <w:showingPlcHdr/>
                <w:equation/>
              </w:sdtPr>
              <w:sdtEndPr/>
              <w:sdtContent>
                <m:oMathPara>
                  <m:oMath>
                    <m:r>
                      <m:rPr>
                        <m:sty m:val="p"/>
                      </m:rPr>
                      <w:rPr>
                        <w:rStyle w:val="YerTutucuMetni"/>
                        <w:rFonts w:ascii="Cambria Math" w:hAnsi="Cambria Math"/>
                      </w:rPr>
                      <m:t>Denklemi buraya yazın.</m:t>
                    </m:r>
                  </m:oMath>
                </m:oMathPara>
              </w:sdtContent>
            </w:sdt>
          </w:p>
        </w:tc>
        <w:tc>
          <w:tcPr>
            <w:tcW w:w="560" w:type="dxa"/>
          </w:tcPr>
          <w:p w:rsidR="009B0E61" w:rsidRDefault="009B0E61" w:rsidP="001A239F">
            <w:pPr>
              <w:pStyle w:val="ListeParagraf"/>
              <w:numPr>
                <w:ilvl w:val="0"/>
                <w:numId w:val="1"/>
              </w:numPr>
              <w:ind w:left="284" w:hanging="284"/>
            </w:pPr>
          </w:p>
        </w:tc>
      </w:tr>
    </w:tbl>
    <w:p w:rsidR="009B0E61" w:rsidRDefault="009B0E61" w:rsidP="003837DE"/>
    <w:p w:rsidR="009B0E61" w:rsidRDefault="009B0E61" w:rsidP="003837DE"/>
    <w:p w:rsidR="003837DE" w:rsidRPr="003837DE" w:rsidRDefault="003837DE" w:rsidP="003837DE">
      <w:pPr>
        <w:spacing w:line="240" w:lineRule="auto"/>
        <w:ind w:firstLine="0"/>
        <w:jc w:val="center"/>
        <w:rPr>
          <w:rFonts w:eastAsia="Calibri"/>
          <w:sz w:val="20"/>
          <w:szCs w:val="20"/>
          <w:vertAlign w:val="superscript"/>
          <w:lang w:eastAsia="en-US"/>
        </w:rPr>
      </w:pPr>
      <w:r w:rsidRPr="003837DE">
        <w:rPr>
          <w:rFonts w:eastAsia="Calibri"/>
          <w:b/>
          <w:sz w:val="20"/>
          <w:szCs w:val="20"/>
          <w:lang w:eastAsia="en-US"/>
        </w:rPr>
        <w:t xml:space="preserve">Çizelge </w:t>
      </w:r>
      <w:r>
        <w:rPr>
          <w:rFonts w:eastAsia="Calibri"/>
          <w:b/>
          <w:sz w:val="20"/>
          <w:szCs w:val="20"/>
          <w:lang w:eastAsia="en-US"/>
        </w:rPr>
        <w:t>2.1.</w:t>
      </w:r>
      <w:r w:rsidRPr="003837DE">
        <w:rPr>
          <w:rFonts w:eastAsia="Calibri"/>
          <w:b/>
          <w:sz w:val="20"/>
          <w:szCs w:val="20"/>
          <w:lang w:eastAsia="en-US"/>
        </w:rPr>
        <w:t xml:space="preserve"> </w:t>
      </w:r>
      <w:r w:rsidR="009B0E61">
        <w:rPr>
          <w:rFonts w:eastAsia="Calibri"/>
          <w:sz w:val="20"/>
          <w:szCs w:val="20"/>
          <w:lang w:eastAsia="en-US"/>
        </w:rPr>
        <w:t>Ürünün mineral madde içeriği (mg/kg)  (Öztürk, 2003)</w:t>
      </w:r>
    </w:p>
    <w:p w:rsidR="003837DE" w:rsidRPr="003837DE" w:rsidRDefault="003837DE" w:rsidP="003837DE">
      <w:pPr>
        <w:spacing w:line="240" w:lineRule="auto"/>
        <w:ind w:firstLine="0"/>
        <w:jc w:val="center"/>
        <w:rPr>
          <w:rFonts w:eastAsia="Calibri"/>
          <w:sz w:val="20"/>
          <w:szCs w:val="20"/>
          <w:lang w:eastAsia="en-US"/>
        </w:rPr>
      </w:pPr>
    </w:p>
    <w:tbl>
      <w:tblPr>
        <w:tblW w:w="5748" w:type="dxa"/>
        <w:jc w:val="center"/>
        <w:tblCellMar>
          <w:left w:w="70" w:type="dxa"/>
          <w:right w:w="70" w:type="dxa"/>
        </w:tblCellMar>
        <w:tblLook w:val="04A0" w:firstRow="1" w:lastRow="0" w:firstColumn="1" w:lastColumn="0" w:noHBand="0" w:noVBand="1"/>
      </w:tblPr>
      <w:tblGrid>
        <w:gridCol w:w="1437"/>
        <w:gridCol w:w="1437"/>
        <w:gridCol w:w="1437"/>
        <w:gridCol w:w="1437"/>
      </w:tblGrid>
      <w:tr w:rsidR="003837DE" w:rsidRPr="003837DE" w:rsidTr="003837DE">
        <w:trPr>
          <w:trHeight w:val="335"/>
          <w:jc w:val="center"/>
        </w:trPr>
        <w:tc>
          <w:tcPr>
            <w:tcW w:w="1437" w:type="dxa"/>
            <w:tcBorders>
              <w:top w:val="single" w:sz="4" w:space="0" w:color="auto"/>
              <w:left w:val="nil"/>
              <w:bottom w:val="single" w:sz="4" w:space="0" w:color="auto"/>
              <w:right w:val="nil"/>
            </w:tcBorders>
            <w:shd w:val="clear" w:color="auto" w:fill="auto"/>
            <w:vAlign w:val="center"/>
          </w:tcPr>
          <w:p w:rsidR="003837DE" w:rsidRPr="003837DE" w:rsidRDefault="003837DE" w:rsidP="003837DE">
            <w:pPr>
              <w:spacing w:line="240" w:lineRule="auto"/>
              <w:ind w:firstLine="0"/>
              <w:jc w:val="center"/>
              <w:rPr>
                <w:b/>
                <w:bCs/>
                <w:color w:val="000000"/>
                <w:sz w:val="19"/>
                <w:szCs w:val="19"/>
              </w:rPr>
            </w:pPr>
            <w:r>
              <w:rPr>
                <w:b/>
                <w:bCs/>
                <w:color w:val="000000"/>
                <w:sz w:val="19"/>
                <w:szCs w:val="19"/>
              </w:rPr>
              <w:t xml:space="preserve">X </w:t>
            </w:r>
          </w:p>
        </w:tc>
        <w:tc>
          <w:tcPr>
            <w:tcW w:w="1437" w:type="dxa"/>
            <w:tcBorders>
              <w:top w:val="single" w:sz="4" w:space="0" w:color="auto"/>
              <w:left w:val="nil"/>
              <w:bottom w:val="single" w:sz="4" w:space="0" w:color="auto"/>
              <w:right w:val="nil"/>
            </w:tcBorders>
            <w:shd w:val="clear" w:color="auto" w:fill="auto"/>
            <w:vAlign w:val="center"/>
          </w:tcPr>
          <w:p w:rsidR="003837DE" w:rsidRPr="003837DE" w:rsidRDefault="00F630A1" w:rsidP="003837DE">
            <w:pPr>
              <w:spacing w:line="240" w:lineRule="auto"/>
              <w:ind w:firstLine="0"/>
              <w:jc w:val="center"/>
              <w:rPr>
                <w:b/>
                <w:bCs/>
                <w:color w:val="000000"/>
                <w:sz w:val="19"/>
                <w:szCs w:val="19"/>
              </w:rPr>
            </w:pPr>
            <w:r>
              <w:rPr>
                <w:b/>
                <w:bCs/>
                <w:color w:val="000000"/>
                <w:sz w:val="19"/>
                <w:szCs w:val="19"/>
              </w:rPr>
              <w:t>Y</w:t>
            </w:r>
          </w:p>
        </w:tc>
        <w:tc>
          <w:tcPr>
            <w:tcW w:w="1437" w:type="dxa"/>
            <w:tcBorders>
              <w:top w:val="single" w:sz="4" w:space="0" w:color="auto"/>
              <w:left w:val="nil"/>
              <w:bottom w:val="single" w:sz="4" w:space="0" w:color="auto"/>
              <w:right w:val="nil"/>
            </w:tcBorders>
            <w:shd w:val="clear" w:color="auto" w:fill="auto"/>
            <w:vAlign w:val="center"/>
          </w:tcPr>
          <w:p w:rsidR="003837DE" w:rsidRPr="003837DE" w:rsidRDefault="003837DE" w:rsidP="003837DE">
            <w:pPr>
              <w:spacing w:line="240" w:lineRule="auto"/>
              <w:ind w:firstLine="0"/>
              <w:jc w:val="center"/>
              <w:rPr>
                <w:b/>
                <w:bCs/>
                <w:color w:val="000000"/>
                <w:sz w:val="19"/>
                <w:szCs w:val="19"/>
              </w:rPr>
            </w:pPr>
            <w:r>
              <w:rPr>
                <w:b/>
                <w:bCs/>
                <w:color w:val="000000"/>
                <w:sz w:val="19"/>
                <w:szCs w:val="19"/>
              </w:rPr>
              <w:t>z</w:t>
            </w:r>
          </w:p>
        </w:tc>
        <w:tc>
          <w:tcPr>
            <w:tcW w:w="1437" w:type="dxa"/>
            <w:tcBorders>
              <w:top w:val="single" w:sz="4" w:space="0" w:color="auto"/>
              <w:left w:val="nil"/>
              <w:bottom w:val="single" w:sz="4" w:space="0" w:color="auto"/>
              <w:right w:val="nil"/>
            </w:tcBorders>
            <w:shd w:val="clear" w:color="auto" w:fill="auto"/>
            <w:vAlign w:val="center"/>
          </w:tcPr>
          <w:p w:rsidR="003837DE" w:rsidRPr="003837DE" w:rsidRDefault="003837DE" w:rsidP="003837DE">
            <w:pPr>
              <w:spacing w:line="240" w:lineRule="auto"/>
              <w:ind w:firstLine="0"/>
              <w:jc w:val="center"/>
              <w:rPr>
                <w:b/>
                <w:bCs/>
                <w:color w:val="000000"/>
                <w:sz w:val="19"/>
                <w:szCs w:val="19"/>
              </w:rPr>
            </w:pPr>
            <w:r>
              <w:rPr>
                <w:b/>
                <w:bCs/>
                <w:color w:val="000000"/>
                <w:sz w:val="19"/>
                <w:szCs w:val="19"/>
              </w:rPr>
              <w:t>t</w:t>
            </w:r>
          </w:p>
        </w:tc>
      </w:tr>
      <w:tr w:rsidR="00AB5C86" w:rsidRPr="003837DE" w:rsidTr="003837DE">
        <w:trPr>
          <w:trHeight w:val="227"/>
          <w:jc w:val="center"/>
        </w:trPr>
        <w:tc>
          <w:tcPr>
            <w:tcW w:w="1437" w:type="dxa"/>
            <w:tcBorders>
              <w:top w:val="nil"/>
              <w:left w:val="nil"/>
              <w:bottom w:val="nil"/>
              <w:right w:val="nil"/>
            </w:tcBorders>
            <w:shd w:val="clear" w:color="auto" w:fill="auto"/>
            <w:vAlign w:val="center"/>
          </w:tcPr>
          <w:p w:rsidR="00AB5C86" w:rsidRPr="003837DE" w:rsidRDefault="00AB5C86" w:rsidP="00AB5C86">
            <w:pPr>
              <w:spacing w:line="240" w:lineRule="auto"/>
              <w:ind w:firstLine="0"/>
              <w:jc w:val="center"/>
              <w:rPr>
                <w:color w:val="000000"/>
                <w:sz w:val="20"/>
                <w:szCs w:val="20"/>
              </w:rPr>
            </w:pPr>
            <w:r>
              <w:rPr>
                <w:color w:val="000000"/>
                <w:sz w:val="20"/>
                <w:szCs w:val="20"/>
              </w:rPr>
              <w:t>1</w:t>
            </w:r>
          </w:p>
        </w:tc>
        <w:tc>
          <w:tcPr>
            <w:tcW w:w="1437" w:type="dxa"/>
            <w:tcBorders>
              <w:top w:val="nil"/>
              <w:left w:val="nil"/>
              <w:bottom w:val="nil"/>
              <w:right w:val="nil"/>
            </w:tcBorders>
            <w:shd w:val="clear" w:color="auto" w:fill="auto"/>
            <w:vAlign w:val="center"/>
          </w:tcPr>
          <w:p w:rsidR="00AB5C86" w:rsidRPr="003837DE" w:rsidRDefault="00AB5C86" w:rsidP="00AB5C86">
            <w:pPr>
              <w:spacing w:line="240" w:lineRule="auto"/>
              <w:ind w:firstLine="0"/>
              <w:jc w:val="center"/>
              <w:rPr>
                <w:color w:val="000000"/>
                <w:sz w:val="20"/>
                <w:szCs w:val="20"/>
              </w:rPr>
            </w:pPr>
            <w:r>
              <w:rPr>
                <w:color w:val="000000"/>
                <w:sz w:val="20"/>
                <w:szCs w:val="20"/>
              </w:rPr>
              <w:t>1</w:t>
            </w:r>
          </w:p>
        </w:tc>
        <w:tc>
          <w:tcPr>
            <w:tcW w:w="1437" w:type="dxa"/>
            <w:tcBorders>
              <w:top w:val="nil"/>
              <w:left w:val="nil"/>
              <w:bottom w:val="nil"/>
              <w:right w:val="nil"/>
            </w:tcBorders>
            <w:shd w:val="clear" w:color="auto" w:fill="auto"/>
            <w:vAlign w:val="center"/>
          </w:tcPr>
          <w:p w:rsidR="00AB5C86" w:rsidRPr="003837DE" w:rsidRDefault="00AB5C86" w:rsidP="00AB5C86">
            <w:pPr>
              <w:spacing w:line="240" w:lineRule="auto"/>
              <w:ind w:firstLine="0"/>
              <w:jc w:val="center"/>
              <w:rPr>
                <w:color w:val="000000"/>
                <w:sz w:val="20"/>
                <w:szCs w:val="20"/>
              </w:rPr>
            </w:pPr>
            <w:r>
              <w:rPr>
                <w:color w:val="000000"/>
                <w:sz w:val="20"/>
                <w:szCs w:val="20"/>
              </w:rPr>
              <w:t>1</w:t>
            </w:r>
          </w:p>
        </w:tc>
        <w:tc>
          <w:tcPr>
            <w:tcW w:w="1437" w:type="dxa"/>
            <w:tcBorders>
              <w:top w:val="nil"/>
              <w:left w:val="nil"/>
              <w:bottom w:val="nil"/>
              <w:right w:val="nil"/>
            </w:tcBorders>
            <w:shd w:val="clear" w:color="auto" w:fill="auto"/>
            <w:vAlign w:val="center"/>
          </w:tcPr>
          <w:p w:rsidR="00AB5C86" w:rsidRPr="003837DE" w:rsidRDefault="00AB5C86" w:rsidP="00AB5C86">
            <w:pPr>
              <w:spacing w:line="240" w:lineRule="auto"/>
              <w:ind w:firstLine="0"/>
              <w:jc w:val="center"/>
              <w:rPr>
                <w:color w:val="000000"/>
                <w:sz w:val="20"/>
                <w:szCs w:val="20"/>
              </w:rPr>
            </w:pPr>
            <w:r>
              <w:rPr>
                <w:color w:val="000000"/>
                <w:sz w:val="20"/>
                <w:szCs w:val="20"/>
              </w:rPr>
              <w:t>1</w:t>
            </w:r>
          </w:p>
        </w:tc>
      </w:tr>
      <w:tr w:rsidR="00AB5C86" w:rsidRPr="003837DE" w:rsidTr="003837DE">
        <w:trPr>
          <w:trHeight w:val="113"/>
          <w:jc w:val="center"/>
        </w:trPr>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2</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2</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2</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2</w:t>
            </w:r>
          </w:p>
        </w:tc>
      </w:tr>
      <w:tr w:rsidR="00AB5C86" w:rsidRPr="003837DE" w:rsidTr="003837DE">
        <w:trPr>
          <w:trHeight w:val="90"/>
          <w:jc w:val="center"/>
        </w:trPr>
        <w:tc>
          <w:tcPr>
            <w:tcW w:w="1437" w:type="dxa"/>
            <w:tcBorders>
              <w:top w:val="nil"/>
              <w:left w:val="nil"/>
              <w:bottom w:val="single" w:sz="4" w:space="0" w:color="auto"/>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3</w:t>
            </w:r>
          </w:p>
        </w:tc>
        <w:tc>
          <w:tcPr>
            <w:tcW w:w="1437" w:type="dxa"/>
            <w:tcBorders>
              <w:top w:val="nil"/>
              <w:left w:val="nil"/>
              <w:bottom w:val="single" w:sz="4" w:space="0" w:color="auto"/>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3</w:t>
            </w:r>
          </w:p>
        </w:tc>
        <w:tc>
          <w:tcPr>
            <w:tcW w:w="1437" w:type="dxa"/>
            <w:tcBorders>
              <w:top w:val="nil"/>
              <w:left w:val="nil"/>
              <w:bottom w:val="single" w:sz="4" w:space="0" w:color="auto"/>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3</w:t>
            </w:r>
          </w:p>
        </w:tc>
        <w:tc>
          <w:tcPr>
            <w:tcW w:w="1437" w:type="dxa"/>
            <w:tcBorders>
              <w:top w:val="nil"/>
              <w:left w:val="nil"/>
              <w:bottom w:val="single" w:sz="4" w:space="0" w:color="auto"/>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3</w:t>
            </w:r>
          </w:p>
        </w:tc>
      </w:tr>
      <w:tr w:rsidR="00AB5C86" w:rsidRPr="003837DE" w:rsidTr="003837DE">
        <w:trPr>
          <w:trHeight w:val="290"/>
          <w:jc w:val="center"/>
        </w:trPr>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2</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2</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2</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2</w:t>
            </w:r>
          </w:p>
        </w:tc>
      </w:tr>
      <w:tr w:rsidR="00AB5C86" w:rsidRPr="003837DE" w:rsidTr="003837DE">
        <w:trPr>
          <w:trHeight w:val="160"/>
          <w:jc w:val="center"/>
        </w:trPr>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3</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3</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3</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3</w:t>
            </w:r>
          </w:p>
        </w:tc>
      </w:tr>
      <w:tr w:rsidR="00AB5C86" w:rsidRPr="003837DE" w:rsidTr="003837DE">
        <w:trPr>
          <w:trHeight w:val="228"/>
          <w:jc w:val="center"/>
        </w:trPr>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4</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4</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4</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4</w:t>
            </w:r>
          </w:p>
        </w:tc>
      </w:tr>
      <w:tr w:rsidR="00AB5C86" w:rsidRPr="003837DE" w:rsidTr="003837DE">
        <w:trPr>
          <w:trHeight w:val="102"/>
          <w:jc w:val="center"/>
        </w:trPr>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5</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5</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5</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5</w:t>
            </w:r>
          </w:p>
        </w:tc>
      </w:tr>
      <w:tr w:rsidR="00AB5C86" w:rsidRPr="003837DE" w:rsidTr="003837DE">
        <w:trPr>
          <w:trHeight w:val="172"/>
          <w:jc w:val="center"/>
        </w:trPr>
        <w:tc>
          <w:tcPr>
            <w:tcW w:w="1437" w:type="dxa"/>
            <w:tcBorders>
              <w:top w:val="nil"/>
              <w:left w:val="nil"/>
              <w:bottom w:val="single" w:sz="4" w:space="0" w:color="auto"/>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6</w:t>
            </w:r>
          </w:p>
        </w:tc>
        <w:tc>
          <w:tcPr>
            <w:tcW w:w="1437" w:type="dxa"/>
            <w:tcBorders>
              <w:top w:val="nil"/>
              <w:left w:val="nil"/>
              <w:bottom w:val="single" w:sz="4" w:space="0" w:color="auto"/>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6</w:t>
            </w:r>
          </w:p>
        </w:tc>
        <w:tc>
          <w:tcPr>
            <w:tcW w:w="1437" w:type="dxa"/>
            <w:tcBorders>
              <w:top w:val="nil"/>
              <w:left w:val="nil"/>
              <w:bottom w:val="single" w:sz="4" w:space="0" w:color="auto"/>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6</w:t>
            </w:r>
          </w:p>
        </w:tc>
        <w:tc>
          <w:tcPr>
            <w:tcW w:w="1437" w:type="dxa"/>
            <w:tcBorders>
              <w:top w:val="nil"/>
              <w:left w:val="nil"/>
              <w:bottom w:val="single" w:sz="4" w:space="0" w:color="auto"/>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6</w:t>
            </w:r>
          </w:p>
        </w:tc>
      </w:tr>
      <w:tr w:rsidR="00AB5C86" w:rsidRPr="003837DE" w:rsidTr="003837DE">
        <w:trPr>
          <w:trHeight w:val="228"/>
          <w:jc w:val="center"/>
        </w:trPr>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21</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21</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21</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21</w:t>
            </w:r>
          </w:p>
        </w:tc>
      </w:tr>
      <w:tr w:rsidR="00AB5C86" w:rsidRPr="003837DE" w:rsidTr="003837DE">
        <w:trPr>
          <w:trHeight w:val="131"/>
          <w:jc w:val="center"/>
        </w:trPr>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22</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22</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22</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22</w:t>
            </w:r>
          </w:p>
        </w:tc>
      </w:tr>
      <w:tr w:rsidR="00AB5C86" w:rsidRPr="003837DE" w:rsidTr="00394033">
        <w:trPr>
          <w:trHeight w:val="121"/>
          <w:jc w:val="center"/>
        </w:trPr>
        <w:tc>
          <w:tcPr>
            <w:tcW w:w="1437" w:type="dxa"/>
            <w:tcBorders>
              <w:top w:val="nil"/>
              <w:left w:val="nil"/>
              <w:bottom w:val="nil"/>
              <w:right w:val="nil"/>
            </w:tcBorders>
            <w:shd w:val="clear" w:color="auto" w:fill="auto"/>
          </w:tcPr>
          <w:p w:rsidR="00AB5C86" w:rsidRPr="003837DE" w:rsidRDefault="00AB5C86" w:rsidP="00AB5C86">
            <w:pPr>
              <w:spacing w:line="240" w:lineRule="auto"/>
              <w:ind w:firstLine="0"/>
              <w:jc w:val="center"/>
              <w:rPr>
                <w:color w:val="000000"/>
                <w:sz w:val="20"/>
                <w:szCs w:val="20"/>
              </w:rPr>
            </w:pPr>
            <w:r>
              <w:rPr>
                <w:color w:val="000000"/>
                <w:sz w:val="20"/>
                <w:szCs w:val="20"/>
              </w:rPr>
              <w:t>23</w:t>
            </w:r>
          </w:p>
        </w:tc>
        <w:tc>
          <w:tcPr>
            <w:tcW w:w="1437" w:type="dxa"/>
            <w:tcBorders>
              <w:top w:val="nil"/>
              <w:left w:val="nil"/>
              <w:bottom w:val="nil"/>
              <w:right w:val="nil"/>
            </w:tcBorders>
            <w:shd w:val="clear" w:color="auto" w:fill="auto"/>
          </w:tcPr>
          <w:p w:rsidR="00AB5C86" w:rsidRPr="003837DE" w:rsidRDefault="00AB5C86" w:rsidP="00AB5C86">
            <w:pPr>
              <w:spacing w:line="240" w:lineRule="auto"/>
              <w:ind w:firstLine="0"/>
              <w:jc w:val="center"/>
              <w:rPr>
                <w:color w:val="000000"/>
                <w:sz w:val="20"/>
                <w:szCs w:val="20"/>
              </w:rPr>
            </w:pPr>
            <w:r>
              <w:rPr>
                <w:color w:val="000000"/>
                <w:sz w:val="20"/>
                <w:szCs w:val="20"/>
              </w:rPr>
              <w:t>23</w:t>
            </w:r>
          </w:p>
        </w:tc>
        <w:tc>
          <w:tcPr>
            <w:tcW w:w="1437" w:type="dxa"/>
            <w:tcBorders>
              <w:top w:val="nil"/>
              <w:left w:val="nil"/>
              <w:bottom w:val="nil"/>
              <w:right w:val="nil"/>
            </w:tcBorders>
            <w:shd w:val="clear" w:color="auto" w:fill="auto"/>
          </w:tcPr>
          <w:p w:rsidR="00AB5C86" w:rsidRPr="003837DE" w:rsidRDefault="00AB5C86" w:rsidP="00AB5C86">
            <w:pPr>
              <w:spacing w:line="240" w:lineRule="auto"/>
              <w:ind w:firstLine="0"/>
              <w:jc w:val="center"/>
              <w:rPr>
                <w:color w:val="000000"/>
                <w:sz w:val="20"/>
                <w:szCs w:val="20"/>
              </w:rPr>
            </w:pPr>
            <w:r>
              <w:rPr>
                <w:color w:val="000000"/>
                <w:sz w:val="20"/>
                <w:szCs w:val="20"/>
              </w:rPr>
              <w:t>23</w:t>
            </w:r>
          </w:p>
        </w:tc>
        <w:tc>
          <w:tcPr>
            <w:tcW w:w="1437" w:type="dxa"/>
            <w:tcBorders>
              <w:top w:val="nil"/>
              <w:left w:val="nil"/>
              <w:bottom w:val="nil"/>
              <w:right w:val="nil"/>
            </w:tcBorders>
            <w:shd w:val="clear" w:color="auto" w:fill="auto"/>
          </w:tcPr>
          <w:p w:rsidR="00AB5C86" w:rsidRPr="003837DE" w:rsidRDefault="00AB5C86" w:rsidP="00AB5C86">
            <w:pPr>
              <w:spacing w:line="240" w:lineRule="auto"/>
              <w:ind w:firstLine="0"/>
              <w:jc w:val="center"/>
              <w:rPr>
                <w:color w:val="000000"/>
                <w:sz w:val="20"/>
                <w:szCs w:val="20"/>
              </w:rPr>
            </w:pPr>
            <w:r>
              <w:rPr>
                <w:color w:val="000000"/>
                <w:sz w:val="20"/>
                <w:szCs w:val="20"/>
              </w:rPr>
              <w:t>23</w:t>
            </w:r>
          </w:p>
        </w:tc>
      </w:tr>
      <w:tr w:rsidR="00AB5C86" w:rsidRPr="003837DE" w:rsidTr="00394033">
        <w:trPr>
          <w:trHeight w:val="157"/>
          <w:jc w:val="center"/>
        </w:trPr>
        <w:tc>
          <w:tcPr>
            <w:tcW w:w="1437" w:type="dxa"/>
            <w:tcBorders>
              <w:top w:val="nil"/>
              <w:left w:val="nil"/>
              <w:bottom w:val="single" w:sz="4" w:space="0" w:color="auto"/>
              <w:right w:val="nil"/>
            </w:tcBorders>
            <w:shd w:val="clear" w:color="auto" w:fill="auto"/>
          </w:tcPr>
          <w:p w:rsidR="00AB5C86" w:rsidRPr="003837DE" w:rsidRDefault="00AB5C86" w:rsidP="00AB5C86">
            <w:pPr>
              <w:spacing w:line="240" w:lineRule="auto"/>
              <w:ind w:firstLine="0"/>
              <w:jc w:val="center"/>
              <w:rPr>
                <w:color w:val="000000"/>
                <w:sz w:val="20"/>
                <w:szCs w:val="20"/>
              </w:rPr>
            </w:pPr>
            <w:r>
              <w:rPr>
                <w:color w:val="000000"/>
                <w:sz w:val="20"/>
                <w:szCs w:val="20"/>
              </w:rPr>
              <w:t>24</w:t>
            </w:r>
          </w:p>
        </w:tc>
        <w:tc>
          <w:tcPr>
            <w:tcW w:w="1437" w:type="dxa"/>
            <w:tcBorders>
              <w:top w:val="nil"/>
              <w:left w:val="nil"/>
              <w:bottom w:val="single" w:sz="4" w:space="0" w:color="auto"/>
              <w:right w:val="nil"/>
            </w:tcBorders>
            <w:shd w:val="clear" w:color="auto" w:fill="auto"/>
          </w:tcPr>
          <w:p w:rsidR="00AB5C86" w:rsidRPr="003837DE" w:rsidRDefault="00AB5C86" w:rsidP="00AB5C86">
            <w:pPr>
              <w:spacing w:line="240" w:lineRule="auto"/>
              <w:ind w:firstLine="0"/>
              <w:jc w:val="center"/>
              <w:rPr>
                <w:color w:val="000000"/>
                <w:sz w:val="20"/>
                <w:szCs w:val="20"/>
              </w:rPr>
            </w:pPr>
            <w:r>
              <w:rPr>
                <w:color w:val="000000"/>
                <w:sz w:val="20"/>
                <w:szCs w:val="20"/>
              </w:rPr>
              <w:t>24</w:t>
            </w:r>
          </w:p>
        </w:tc>
        <w:tc>
          <w:tcPr>
            <w:tcW w:w="1437" w:type="dxa"/>
            <w:tcBorders>
              <w:top w:val="nil"/>
              <w:left w:val="nil"/>
              <w:bottom w:val="single" w:sz="4" w:space="0" w:color="auto"/>
              <w:right w:val="nil"/>
            </w:tcBorders>
            <w:shd w:val="clear" w:color="auto" w:fill="auto"/>
          </w:tcPr>
          <w:p w:rsidR="00AB5C86" w:rsidRPr="003837DE" w:rsidRDefault="00AB5C86" w:rsidP="00AB5C86">
            <w:pPr>
              <w:spacing w:line="240" w:lineRule="auto"/>
              <w:ind w:firstLine="0"/>
              <w:jc w:val="center"/>
              <w:rPr>
                <w:color w:val="000000"/>
                <w:sz w:val="20"/>
                <w:szCs w:val="20"/>
              </w:rPr>
            </w:pPr>
            <w:r>
              <w:rPr>
                <w:color w:val="000000"/>
                <w:sz w:val="20"/>
                <w:szCs w:val="20"/>
              </w:rPr>
              <w:t>24</w:t>
            </w:r>
          </w:p>
        </w:tc>
        <w:tc>
          <w:tcPr>
            <w:tcW w:w="1437" w:type="dxa"/>
            <w:tcBorders>
              <w:top w:val="nil"/>
              <w:left w:val="nil"/>
              <w:bottom w:val="single" w:sz="4" w:space="0" w:color="auto"/>
              <w:right w:val="nil"/>
            </w:tcBorders>
            <w:shd w:val="clear" w:color="auto" w:fill="auto"/>
          </w:tcPr>
          <w:p w:rsidR="00AB5C86" w:rsidRPr="003837DE" w:rsidRDefault="00AB5C86" w:rsidP="00AB5C86">
            <w:pPr>
              <w:spacing w:line="240" w:lineRule="auto"/>
              <w:ind w:firstLine="0"/>
              <w:jc w:val="center"/>
              <w:rPr>
                <w:color w:val="000000"/>
                <w:sz w:val="20"/>
                <w:szCs w:val="20"/>
              </w:rPr>
            </w:pPr>
            <w:r>
              <w:rPr>
                <w:color w:val="000000"/>
                <w:sz w:val="20"/>
                <w:szCs w:val="20"/>
              </w:rPr>
              <w:t>24</w:t>
            </w:r>
          </w:p>
        </w:tc>
      </w:tr>
    </w:tbl>
    <w:p w:rsidR="003837DE" w:rsidRPr="003837DE" w:rsidRDefault="003837DE" w:rsidP="009B0E61">
      <w:pPr>
        <w:spacing w:line="240" w:lineRule="auto"/>
        <w:ind w:left="709" w:right="677"/>
        <w:jc w:val="left"/>
        <w:rPr>
          <w:rFonts w:eastAsia="Calibri"/>
          <w:sz w:val="20"/>
          <w:szCs w:val="20"/>
          <w:lang w:eastAsia="en-US"/>
        </w:rPr>
      </w:pPr>
      <w:r w:rsidRPr="003837DE">
        <w:rPr>
          <w:rFonts w:eastAsia="Calibri"/>
          <w:sz w:val="20"/>
          <w:szCs w:val="20"/>
          <w:lang w:eastAsia="en-US"/>
        </w:rPr>
        <w:t>(p&lt;0.05</w:t>
      </w:r>
      <w:r>
        <w:rPr>
          <w:rFonts w:eastAsia="Calibri"/>
          <w:sz w:val="20"/>
          <w:szCs w:val="20"/>
          <w:lang w:eastAsia="en-US"/>
        </w:rPr>
        <w:t>)</w:t>
      </w:r>
    </w:p>
    <w:p w:rsidR="003837DE" w:rsidRDefault="003837DE" w:rsidP="003837DE"/>
    <w:p w:rsidR="003837DE" w:rsidRPr="005B5FDE" w:rsidRDefault="003837DE" w:rsidP="003837DE"/>
    <w:p w:rsidR="009C54A5" w:rsidRDefault="009C54A5" w:rsidP="007026C5"/>
    <w:p w:rsidR="009B0E61" w:rsidRDefault="009B0E61" w:rsidP="007026C5"/>
    <w:p w:rsidR="00313A2B" w:rsidRPr="00443319" w:rsidRDefault="00313A2B" w:rsidP="003837DE">
      <w:pPr>
        <w:pStyle w:val="ekil"/>
      </w:pPr>
      <w:r>
        <w:t xml:space="preserve">     </w:t>
      </w:r>
      <w:r w:rsidRPr="00A94A2F">
        <w:rPr>
          <w:noProof/>
        </w:rPr>
        <w:drawing>
          <wp:inline distT="0" distB="0" distL="0" distR="0" wp14:anchorId="0D7E8E6C" wp14:editId="4B2A7BDB">
            <wp:extent cx="2305050" cy="2238375"/>
            <wp:effectExtent l="0" t="0" r="0" b="9525"/>
            <wp:docPr id="1" name="Resim 1"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05050" cy="2238375"/>
                    </a:xfrm>
                    <a:prstGeom prst="rect">
                      <a:avLst/>
                    </a:prstGeom>
                    <a:noFill/>
                    <a:ln>
                      <a:noFill/>
                    </a:ln>
                  </pic:spPr>
                </pic:pic>
              </a:graphicData>
            </a:graphic>
          </wp:inline>
        </w:drawing>
      </w:r>
    </w:p>
    <w:p w:rsidR="00313A2B" w:rsidRPr="00A94A2F" w:rsidRDefault="00313A2B" w:rsidP="003837DE">
      <w:pPr>
        <w:spacing w:line="240" w:lineRule="auto"/>
        <w:jc w:val="center"/>
        <w:rPr>
          <w:sz w:val="20"/>
          <w:szCs w:val="20"/>
        </w:rPr>
      </w:pPr>
    </w:p>
    <w:p w:rsidR="00313A2B" w:rsidRPr="004C7992" w:rsidRDefault="00313A2B" w:rsidP="00313A2B">
      <w:pPr>
        <w:pStyle w:val="ekilAklamas"/>
      </w:pPr>
      <w:r>
        <w:rPr>
          <w:b/>
        </w:rPr>
        <w:t>Şekil 1.</w:t>
      </w:r>
      <w:r w:rsidRPr="004C7992">
        <w:rPr>
          <w:b/>
        </w:rPr>
        <w:t xml:space="preserve"> </w:t>
      </w:r>
      <w:r w:rsidRPr="004C7992">
        <w:t xml:space="preserve"> Bazı tuzların 1</w:t>
      </w:r>
      <w:r>
        <w:t>.</w:t>
      </w:r>
      <w:r w:rsidRPr="004C7992">
        <w:t>0 atm basınçta sudaki çözünürlüklerinin sıcaklıkla değişimi</w:t>
      </w:r>
    </w:p>
    <w:p w:rsidR="00313A2B" w:rsidRDefault="00313A2B" w:rsidP="00313A2B">
      <w:pPr>
        <w:pStyle w:val="TezMetni15Satr"/>
      </w:pPr>
    </w:p>
    <w:p w:rsidR="00313A2B" w:rsidRDefault="00313A2B" w:rsidP="00313A2B">
      <w:r>
        <w:t>…………………………………………………………………………………………………………………………………………….</w:t>
      </w:r>
    </w:p>
    <w:p w:rsidR="00313A2B" w:rsidRDefault="00313A2B" w:rsidP="00313A2B">
      <w:pPr>
        <w:pStyle w:val="TezMetni15Satr"/>
      </w:pPr>
      <w:r>
        <w:rPr>
          <w:noProof/>
        </w:rPr>
        <mc:AlternateContent>
          <mc:Choice Requires="wps">
            <w:drawing>
              <wp:anchor distT="0" distB="0" distL="114300" distR="114300" simplePos="0" relativeHeight="251675136" behindDoc="0" locked="0" layoutInCell="1" allowOverlap="1" wp14:anchorId="37DE6A5C" wp14:editId="6AA3112E">
                <wp:simplePos x="0" y="0"/>
                <wp:positionH relativeFrom="column">
                  <wp:posOffset>38100</wp:posOffset>
                </wp:positionH>
                <wp:positionV relativeFrom="paragraph">
                  <wp:posOffset>84455</wp:posOffset>
                </wp:positionV>
                <wp:extent cx="5143500" cy="914400"/>
                <wp:effectExtent l="12700" t="8255" r="6350" b="10795"/>
                <wp:wrapNone/>
                <wp:docPr id="6" name="AutoShape 2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43500" cy="914400"/>
                        </a:xfrm>
                        <a:prstGeom prst="bracePair">
                          <a:avLst>
                            <a:gd name="adj" fmla="val 8333"/>
                          </a:avLst>
                        </a:prstGeom>
                        <a:solidFill>
                          <a:srgbClr val="FFFF99"/>
                        </a:solidFill>
                        <a:ln w="9525">
                          <a:solidFill>
                            <a:srgbClr val="FF0000"/>
                          </a:solidFill>
                          <a:round/>
                          <a:headEnd/>
                          <a:tailEnd/>
                        </a:ln>
                      </wps:spPr>
                      <wps:txbx>
                        <w:txbxContent>
                          <w:p w:rsidR="003A35DC" w:rsidRPr="004C23BF" w:rsidRDefault="003A35DC" w:rsidP="00EA28B8">
                            <w:pPr>
                              <w:spacing w:line="240" w:lineRule="auto"/>
                              <w:jc w:val="center"/>
                              <w:rPr>
                                <w:b/>
                                <w:color w:val="FF0000"/>
                              </w:rPr>
                            </w:pPr>
                            <w:r w:rsidRPr="004C23BF">
                              <w:rPr>
                                <w:b/>
                                <w:color w:val="FF0000"/>
                              </w:rPr>
                              <w:t>Dikkat!</w:t>
                            </w:r>
                          </w:p>
                          <w:p w:rsidR="003A35DC" w:rsidRDefault="003A35DC" w:rsidP="00EA28B8">
                            <w:pPr>
                              <w:spacing w:line="240" w:lineRule="auto"/>
                              <w:jc w:val="center"/>
                              <w:rPr>
                                <w:b/>
                                <w:color w:val="0000FF"/>
                              </w:rPr>
                            </w:pPr>
                            <w:r>
                              <w:rPr>
                                <w:b/>
                                <w:color w:val="0000FF"/>
                              </w:rPr>
                              <w:t>Yukarıdaki şekil örnektir.</w:t>
                            </w:r>
                          </w:p>
                          <w:p w:rsidR="003A35DC" w:rsidRDefault="003A35DC" w:rsidP="00EA28B8">
                            <w:pPr>
                              <w:spacing w:line="240" w:lineRule="auto"/>
                              <w:jc w:val="center"/>
                              <w:rPr>
                                <w:b/>
                                <w:color w:val="0000FF"/>
                              </w:rPr>
                            </w:pPr>
                            <w:r w:rsidRPr="003B3695">
                              <w:rPr>
                                <w:b/>
                                <w:color w:val="0000FF"/>
                              </w:rPr>
                              <w:t xml:space="preserve">Bu </w:t>
                            </w:r>
                            <w:r>
                              <w:rPr>
                                <w:b/>
                                <w:color w:val="0000FF"/>
                              </w:rPr>
                              <w:t>şekli</w:t>
                            </w:r>
                            <w:r w:rsidRPr="003B3695">
                              <w:rPr>
                                <w:b/>
                                <w:color w:val="0000FF"/>
                              </w:rPr>
                              <w:t xml:space="preserve"> </w:t>
                            </w:r>
                            <w:r>
                              <w:rPr>
                                <w:b/>
                                <w:color w:val="0000FF"/>
                              </w:rPr>
                              <w:t>tez yazımına başlanmadan önce</w:t>
                            </w:r>
                            <w:r w:rsidRPr="003B3695">
                              <w:rPr>
                                <w:b/>
                                <w:color w:val="0000FF"/>
                              </w:rPr>
                              <w:t xml:space="preserve"> siliniz.</w:t>
                            </w:r>
                          </w:p>
                          <w:p w:rsidR="003A35DC" w:rsidRPr="00480905" w:rsidRDefault="003A35DC" w:rsidP="00EA28B8">
                            <w:pPr>
                              <w:spacing w:line="240" w:lineRule="auto"/>
                              <w:jc w:val="center"/>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313A2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DE6A5C" id="AutoShape 256" o:spid="_x0000_s1036" type="#_x0000_t186" style="position:absolute;left:0;text-align:left;margin-left:3pt;margin-top:6.65pt;width:405pt;height:1in;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" filled="t" fillcolor="#ff9" strokecolor="red">
                <v:textbox>
                  <w:txbxContent>
                    <w:p w:rsidR="003A35DC" w:rsidRPr="004C23BF" w:rsidRDefault="003A35DC" w:rsidP="00EA28B8">
                      <w:pPr>
                        <w:spacing w:line="240" w:lineRule="auto"/>
                        <w:jc w:val="center"/>
                        <w:rPr>
                          <w:b/>
                          <w:color w:val="FF0000"/>
                        </w:rPr>
                      </w:pPr>
                      <w:r w:rsidRPr="004C23BF">
                        <w:rPr>
                          <w:b/>
                          <w:color w:val="FF0000"/>
                        </w:rPr>
                        <w:t>Dikkat!</w:t>
                      </w:r>
                    </w:p>
                    <w:p w:rsidR="003A35DC" w:rsidRDefault="003A35DC" w:rsidP="00EA28B8">
                      <w:pPr>
                        <w:spacing w:line="240" w:lineRule="auto"/>
                        <w:jc w:val="center"/>
                        <w:rPr>
                          <w:b/>
                          <w:color w:val="0000FF"/>
                        </w:rPr>
                      </w:pPr>
                      <w:r>
                        <w:rPr>
                          <w:b/>
                          <w:color w:val="0000FF"/>
                        </w:rPr>
                        <w:t>Yukarıdaki şekil örnektir.</w:t>
                      </w:r>
                    </w:p>
                    <w:p w:rsidR="003A35DC" w:rsidRDefault="003A35DC" w:rsidP="00EA28B8">
                      <w:pPr>
                        <w:spacing w:line="240" w:lineRule="auto"/>
                        <w:jc w:val="center"/>
                        <w:rPr>
                          <w:b/>
                          <w:color w:val="0000FF"/>
                        </w:rPr>
                      </w:pPr>
                      <w:r w:rsidRPr="003B3695">
                        <w:rPr>
                          <w:b/>
                          <w:color w:val="0000FF"/>
                        </w:rPr>
                        <w:t xml:space="preserve">Bu </w:t>
                      </w:r>
                      <w:r>
                        <w:rPr>
                          <w:b/>
                          <w:color w:val="0000FF"/>
                        </w:rPr>
                        <w:t>şekli</w:t>
                      </w:r>
                      <w:r w:rsidRPr="003B3695">
                        <w:rPr>
                          <w:b/>
                          <w:color w:val="0000FF"/>
                        </w:rPr>
                        <w:t xml:space="preserve"> </w:t>
                      </w:r>
                      <w:r>
                        <w:rPr>
                          <w:b/>
                          <w:color w:val="0000FF"/>
                        </w:rPr>
                        <w:t>tez yazımına başlanmadan önce</w:t>
                      </w:r>
                      <w:r w:rsidRPr="003B3695">
                        <w:rPr>
                          <w:b/>
                          <w:color w:val="0000FF"/>
                        </w:rPr>
                        <w:t xml:space="preserve"> siliniz.</w:t>
                      </w:r>
                    </w:p>
                    <w:p w:rsidR="003A35DC" w:rsidRPr="00480905" w:rsidRDefault="003A35DC" w:rsidP="00EA28B8">
                      <w:pPr>
                        <w:spacing w:line="240" w:lineRule="auto"/>
                        <w:jc w:val="center"/>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313A2B"/>
                  </w:txbxContent>
                </v:textbox>
              </v:shape>
            </w:pict>
          </mc:Fallback>
        </mc:AlternateContent>
      </w:r>
    </w:p>
    <w:p w:rsidR="00313A2B" w:rsidRDefault="00313A2B" w:rsidP="00313A2B">
      <w:pPr>
        <w:pStyle w:val="TezMetni15Satr"/>
      </w:pPr>
    </w:p>
    <w:p w:rsidR="00313A2B" w:rsidRDefault="00313A2B" w:rsidP="00313A2B">
      <w:pPr>
        <w:pStyle w:val="TezMetni15Satr"/>
      </w:pPr>
    </w:p>
    <w:p w:rsidR="00313A2B" w:rsidRDefault="00313A2B" w:rsidP="00313A2B">
      <w:pPr>
        <w:pStyle w:val="TezMetni15Satr"/>
      </w:pPr>
    </w:p>
    <w:p w:rsidR="00313A2B" w:rsidRDefault="00313A2B" w:rsidP="007026C5"/>
    <w:p w:rsidR="00313A2B" w:rsidRPr="005B5FDE" w:rsidRDefault="00313A2B" w:rsidP="007026C5"/>
    <w:p w:rsidR="008907D0" w:rsidRPr="00E21C56" w:rsidRDefault="006F7B01" w:rsidP="00E21C56">
      <w:pPr>
        <w:pStyle w:val="Balk2"/>
      </w:pPr>
      <w:bookmarkStart w:id="21" w:name="_Toc257628861"/>
      <w:bookmarkStart w:id="22" w:name="_Toc431460111"/>
      <w:bookmarkStart w:id="23" w:name="_Toc42690419"/>
      <w:r>
        <w:t>2</w:t>
      </w:r>
      <w:r w:rsidR="008907D0" w:rsidRPr="00E21C56">
        <w:t xml:space="preserve">.1. </w:t>
      </w:r>
      <w:r>
        <w:t>İkinci</w:t>
      </w:r>
      <w:r w:rsidRPr="00E21C56">
        <w:t xml:space="preserve"> </w:t>
      </w:r>
      <w:r w:rsidR="008907D0" w:rsidRPr="00E21C56">
        <w:t>Bölüm İkinci Derece Başlık</w:t>
      </w:r>
      <w:bookmarkEnd w:id="21"/>
      <w:bookmarkEnd w:id="22"/>
      <w:bookmarkEnd w:id="23"/>
    </w:p>
    <w:p w:rsidR="008907D0" w:rsidRPr="005B5FDE" w:rsidRDefault="008907D0" w:rsidP="007026C5"/>
    <w:p w:rsidR="008907D0" w:rsidRPr="005B5FDE" w:rsidRDefault="008907D0" w:rsidP="007026C5"/>
    <w:p w:rsidR="008907D0" w:rsidRPr="005B5FDE" w:rsidRDefault="00935622" w:rsidP="007026C5">
      <w:r w:rsidRPr="00E21C56">
        <w:rPr>
          <w:noProof/>
        </w:rPr>
        <mc:AlternateContent>
          <mc:Choice Requires="wps">
            <w:drawing>
              <wp:anchor distT="0" distB="0" distL="114300" distR="114300" simplePos="0" relativeHeight="251646464" behindDoc="0" locked="0" layoutInCell="1" allowOverlap="1" wp14:anchorId="0CD6EFAD" wp14:editId="2CB56AC8">
                <wp:simplePos x="0" y="0"/>
                <wp:positionH relativeFrom="column">
                  <wp:posOffset>3359149</wp:posOffset>
                </wp:positionH>
                <wp:positionV relativeFrom="paragraph">
                  <wp:posOffset>204470</wp:posOffset>
                </wp:positionV>
                <wp:extent cx="2676525" cy="1847850"/>
                <wp:effectExtent l="0" t="0" r="28575" b="19050"/>
                <wp:wrapNone/>
                <wp:docPr id="11" name="AutoShap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76525" cy="1847850"/>
                        </a:xfrm>
                        <a:prstGeom prst="bracePair">
                          <a:avLst>
                            <a:gd name="adj" fmla="val 8333"/>
                          </a:avLst>
                        </a:prstGeom>
                        <a:solidFill>
                          <a:srgbClr val="FFFF99"/>
                        </a:solidFill>
                        <a:ln w="9525">
                          <a:solidFill>
                            <a:srgbClr val="FF0000"/>
                          </a:solidFill>
                          <a:round/>
                          <a:headEnd/>
                          <a:tailEnd/>
                        </a:ln>
                      </wps:spPr>
                      <wps:txbx>
                        <w:txbxContent>
                          <w:p w:rsidR="003A35DC" w:rsidRPr="004C23BF" w:rsidRDefault="003A35DC" w:rsidP="00EA28B8">
                            <w:pPr>
                              <w:spacing w:line="240" w:lineRule="auto"/>
                              <w:ind w:firstLine="0"/>
                              <w:rPr>
                                <w:b/>
                                <w:color w:val="FF0000"/>
                              </w:rPr>
                            </w:pPr>
                            <w:r w:rsidRPr="004C23BF">
                              <w:rPr>
                                <w:b/>
                                <w:color w:val="FF0000"/>
                              </w:rPr>
                              <w:t>Dikkat!</w:t>
                            </w:r>
                          </w:p>
                          <w:p w:rsidR="003A35DC" w:rsidRDefault="003A35DC" w:rsidP="00EA28B8">
                            <w:pPr>
                              <w:spacing w:line="240" w:lineRule="auto"/>
                              <w:ind w:firstLine="0"/>
                              <w:rPr>
                                <w:b/>
                                <w:color w:val="0000FF"/>
                              </w:rPr>
                            </w:pPr>
                            <w:r>
                              <w:rPr>
                                <w:b/>
                                <w:color w:val="0000FF"/>
                              </w:rPr>
                              <w:t xml:space="preserve">Birinci, ikinci, üçüncü ve dördüncü derece başlıklar örnek olarak verilmiştir. </w:t>
                            </w:r>
                            <w:r w:rsidRPr="003B3695">
                              <w:rPr>
                                <w:b/>
                                <w:color w:val="0000FF"/>
                              </w:rPr>
                              <w:t xml:space="preserve">Bu başlıkları </w:t>
                            </w:r>
                            <w:r>
                              <w:rPr>
                                <w:b/>
                                <w:color w:val="0000FF"/>
                              </w:rPr>
                              <w:t>tez yazımına başlanmadan önce</w:t>
                            </w:r>
                            <w:r w:rsidRPr="003B3695">
                              <w:rPr>
                                <w:b/>
                                <w:color w:val="0000FF"/>
                              </w:rPr>
                              <w:t xml:space="preserve"> siliniz.</w:t>
                            </w:r>
                          </w:p>
                          <w:p w:rsidR="003A35DC" w:rsidRPr="00480905" w:rsidRDefault="003A35DC" w:rsidP="00EA28B8">
                            <w:pPr>
                              <w:spacing w:line="240" w:lineRule="auto"/>
                              <w:ind w:firstLine="0"/>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3B369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D6EFAD" id="AutoShape 166" o:spid="_x0000_s1037" type="#_x0000_t186" style="position:absolute;left:0;text-align:left;margin-left:264.5pt;margin-top:16.1pt;width:210.75pt;height:145.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" filled="t" fillcolor="#ff9" strokecolor="red">
                <v:textbox>
                  <w:txbxContent>
                    <w:p w:rsidR="003A35DC" w:rsidRPr="004C23BF" w:rsidRDefault="003A35DC" w:rsidP="00EA28B8">
                      <w:pPr>
                        <w:spacing w:line="240" w:lineRule="auto"/>
                        <w:ind w:firstLine="0"/>
                        <w:rPr>
                          <w:b/>
                          <w:color w:val="FF0000"/>
                        </w:rPr>
                      </w:pPr>
                      <w:r w:rsidRPr="004C23BF">
                        <w:rPr>
                          <w:b/>
                          <w:color w:val="FF0000"/>
                        </w:rPr>
                        <w:t>Dikkat!</w:t>
                      </w:r>
                    </w:p>
                    <w:p w:rsidR="003A35DC" w:rsidRDefault="003A35DC" w:rsidP="00EA28B8">
                      <w:pPr>
                        <w:spacing w:line="240" w:lineRule="auto"/>
                        <w:ind w:firstLine="0"/>
                        <w:rPr>
                          <w:b/>
                          <w:color w:val="0000FF"/>
                        </w:rPr>
                      </w:pPr>
                      <w:r>
                        <w:rPr>
                          <w:b/>
                          <w:color w:val="0000FF"/>
                        </w:rPr>
                        <w:t xml:space="preserve">Birinci, ikinci, üçüncü ve dördüncü derece başlıklar örnek olarak verilmiştir. </w:t>
                      </w:r>
                      <w:r w:rsidRPr="003B3695">
                        <w:rPr>
                          <w:b/>
                          <w:color w:val="0000FF"/>
                        </w:rPr>
                        <w:t xml:space="preserve">Bu başlıkları </w:t>
                      </w:r>
                      <w:r>
                        <w:rPr>
                          <w:b/>
                          <w:color w:val="0000FF"/>
                        </w:rPr>
                        <w:t>tez yazımına başlanmadan önce</w:t>
                      </w:r>
                      <w:r w:rsidRPr="003B3695">
                        <w:rPr>
                          <w:b/>
                          <w:color w:val="0000FF"/>
                        </w:rPr>
                        <w:t xml:space="preserve"> siliniz.</w:t>
                      </w:r>
                    </w:p>
                    <w:p w:rsidR="003A35DC" w:rsidRPr="00480905" w:rsidRDefault="003A35DC" w:rsidP="00EA28B8">
                      <w:pPr>
                        <w:spacing w:line="240" w:lineRule="auto"/>
                        <w:ind w:firstLine="0"/>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3B3695"/>
                  </w:txbxContent>
                </v:textbox>
              </v:shape>
            </w:pict>
          </mc:Fallback>
        </mc:AlternateContent>
      </w:r>
    </w:p>
    <w:p w:rsidR="008907D0" w:rsidRPr="005B5FDE" w:rsidRDefault="006F7B01" w:rsidP="00E21C56">
      <w:pPr>
        <w:pStyle w:val="Balk3"/>
      </w:pPr>
      <w:bookmarkStart w:id="24" w:name="_Toc257628862"/>
      <w:bookmarkStart w:id="25" w:name="_Toc431460112"/>
      <w:bookmarkStart w:id="26" w:name="_Toc42690420"/>
      <w:r>
        <w:t>2</w:t>
      </w:r>
      <w:r w:rsidR="008907D0" w:rsidRPr="005B5FDE">
        <w:t xml:space="preserve">.1.1. </w:t>
      </w:r>
      <w:r>
        <w:t>İkinci</w:t>
      </w:r>
      <w:r w:rsidR="008907D0" w:rsidRPr="005B5FDE">
        <w:t xml:space="preserve"> bölüm üçüncü derece başlık</w:t>
      </w:r>
      <w:bookmarkEnd w:id="24"/>
      <w:bookmarkEnd w:id="25"/>
      <w:bookmarkEnd w:id="26"/>
    </w:p>
    <w:p w:rsidR="008907D0" w:rsidRPr="005B5FDE" w:rsidRDefault="008907D0" w:rsidP="007026C5"/>
    <w:p w:rsidR="008907D0" w:rsidRPr="005B5FDE" w:rsidRDefault="008907D0" w:rsidP="00935622">
      <w:pPr>
        <w:ind w:firstLine="0"/>
      </w:pPr>
    </w:p>
    <w:p w:rsidR="008907D0" w:rsidRPr="005B5FDE" w:rsidRDefault="006F7B01" w:rsidP="00E21C56">
      <w:pPr>
        <w:pStyle w:val="Balk4"/>
      </w:pPr>
      <w:bookmarkStart w:id="27" w:name="_Toc257628863"/>
      <w:r>
        <w:t>2</w:t>
      </w:r>
      <w:r w:rsidR="008907D0" w:rsidRPr="005B5FDE">
        <w:t xml:space="preserve">.1.1.1. </w:t>
      </w:r>
      <w:r>
        <w:t>İkinci</w:t>
      </w:r>
      <w:r w:rsidR="008907D0" w:rsidRPr="005B5FDE">
        <w:t xml:space="preserve"> bölüm dördüncü derece başlık</w:t>
      </w:r>
      <w:bookmarkEnd w:id="27"/>
    </w:p>
    <w:p w:rsidR="007026C5" w:rsidRDefault="007026C5" w:rsidP="00D1128C">
      <w:pPr>
        <w:ind w:firstLine="0"/>
      </w:pPr>
    </w:p>
    <w:bookmarkStart w:id="28" w:name="_Toc257628864"/>
    <w:bookmarkStart w:id="29" w:name="_Toc431460113"/>
    <w:bookmarkStart w:id="30" w:name="_Toc42690421"/>
    <w:p w:rsidR="00160AF8" w:rsidRPr="005B5FDE" w:rsidRDefault="008E4DCB" w:rsidP="00313A2B">
      <w:pPr>
        <w:pStyle w:val="Balk1"/>
      </w:pPr>
      <w:r>
        <w:rPr>
          <w:noProof/>
        </w:rPr>
        <w:lastRenderedPageBreak/>
        <mc:AlternateContent>
          <mc:Choice Requires="wps">
            <w:drawing>
              <wp:anchor distT="0" distB="0" distL="114300" distR="114300" simplePos="0" relativeHeight="251667968" behindDoc="0" locked="0" layoutInCell="1" allowOverlap="1" wp14:anchorId="46CE5791" wp14:editId="75023881">
                <wp:simplePos x="0" y="0"/>
                <wp:positionH relativeFrom="column">
                  <wp:posOffset>3235325</wp:posOffset>
                </wp:positionH>
                <wp:positionV relativeFrom="paragraph">
                  <wp:posOffset>-186055</wp:posOffset>
                </wp:positionV>
                <wp:extent cx="2476500" cy="990600"/>
                <wp:effectExtent l="0" t="0" r="19050" b="19050"/>
                <wp:wrapNone/>
                <wp:docPr id="10" name="AutoShape 2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76500" cy="990600"/>
                        </a:xfrm>
                        <a:prstGeom prst="bracePair">
                          <a:avLst>
                            <a:gd name="adj" fmla="val 8333"/>
                          </a:avLst>
                        </a:prstGeom>
                        <a:solidFill>
                          <a:srgbClr val="FFFF99"/>
                        </a:solidFill>
                        <a:ln w="9525">
                          <a:solidFill>
                            <a:srgbClr val="FF0000"/>
                          </a:solidFill>
                          <a:round/>
                          <a:headEnd/>
                          <a:tailEnd/>
                        </a:ln>
                      </wps:spPr>
                      <wps:txbx>
                        <w:txbxContent>
                          <w:p w:rsidR="003A35DC" w:rsidRPr="00BE65BF" w:rsidRDefault="003A35DC" w:rsidP="00EA28B8">
                            <w:pPr>
                              <w:spacing w:line="240" w:lineRule="auto"/>
                              <w:ind w:firstLine="0"/>
                              <w:rPr>
                                <w:b/>
                                <w:color w:val="FF0000"/>
                                <w:sz w:val="20"/>
                                <w:szCs w:val="20"/>
                              </w:rPr>
                            </w:pPr>
                            <w:r w:rsidRPr="00BE65BF">
                              <w:rPr>
                                <w:b/>
                                <w:color w:val="FF0000"/>
                                <w:sz w:val="20"/>
                                <w:szCs w:val="20"/>
                              </w:rPr>
                              <w:t>Dikkat!</w:t>
                            </w:r>
                          </w:p>
                          <w:p w:rsidR="003A35DC" w:rsidRPr="00BE65BF" w:rsidRDefault="003A35DC" w:rsidP="00EA28B8">
                            <w:pPr>
                              <w:spacing w:line="240" w:lineRule="auto"/>
                              <w:ind w:firstLine="0"/>
                              <w:rPr>
                                <w:b/>
                                <w:color w:val="0000FF"/>
                                <w:sz w:val="20"/>
                                <w:szCs w:val="20"/>
                              </w:rPr>
                            </w:pPr>
                            <w:r w:rsidRPr="00BE65BF">
                              <w:rPr>
                                <w:b/>
                                <w:color w:val="0000FF"/>
                                <w:sz w:val="20"/>
                                <w:szCs w:val="20"/>
                              </w:rPr>
                              <w:t>Başlık sayfa başında olmalıdır.</w:t>
                            </w:r>
                          </w:p>
                          <w:p w:rsidR="003A35DC" w:rsidRPr="00BE65BF" w:rsidRDefault="003A35DC" w:rsidP="00EA28B8">
                            <w:pPr>
                              <w:spacing w:line="240" w:lineRule="auto"/>
                              <w:ind w:firstLine="0"/>
                              <w:rPr>
                                <w:b/>
                                <w:color w:val="FF0000"/>
                                <w:sz w:val="20"/>
                                <w:szCs w:val="20"/>
                              </w:rPr>
                            </w:pPr>
                            <w:r w:rsidRPr="00BE65BF">
                              <w:rPr>
                                <w:b/>
                                <w:color w:val="FF0000"/>
                                <w:sz w:val="20"/>
                                <w:szCs w:val="20"/>
                              </w:rPr>
                              <w:t>Bu bilgi notunu çıktı almadan önce siliniz.</w:t>
                            </w:r>
                          </w:p>
                          <w:p w:rsidR="003A35DC" w:rsidRDefault="003A35DC" w:rsidP="00160AF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CE5791" id="AutoShape 291" o:spid="_x0000_s1038" type="#_x0000_t186" style="position:absolute;margin-left:254.75pt;margin-top:-14.65pt;width:195pt;height:78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" filled="t" fillcolor="#ff9" strokecolor="red">
                <v:textbox>
                  <w:txbxContent>
                    <w:p w:rsidR="003A35DC" w:rsidRPr="00BE65BF" w:rsidRDefault="003A35DC" w:rsidP="00EA28B8">
                      <w:pPr>
                        <w:spacing w:line="240" w:lineRule="auto"/>
                        <w:ind w:firstLine="0"/>
                        <w:rPr>
                          <w:b/>
                          <w:color w:val="FF0000"/>
                          <w:sz w:val="20"/>
                          <w:szCs w:val="20"/>
                        </w:rPr>
                      </w:pPr>
                      <w:r w:rsidRPr="00BE65BF">
                        <w:rPr>
                          <w:b/>
                          <w:color w:val="FF0000"/>
                          <w:sz w:val="20"/>
                          <w:szCs w:val="20"/>
                        </w:rPr>
                        <w:t>Dikkat!</w:t>
                      </w:r>
                    </w:p>
                    <w:p w:rsidR="003A35DC" w:rsidRPr="00BE65BF" w:rsidRDefault="003A35DC" w:rsidP="00EA28B8">
                      <w:pPr>
                        <w:spacing w:line="240" w:lineRule="auto"/>
                        <w:ind w:firstLine="0"/>
                        <w:rPr>
                          <w:b/>
                          <w:color w:val="0000FF"/>
                          <w:sz w:val="20"/>
                          <w:szCs w:val="20"/>
                        </w:rPr>
                      </w:pPr>
                      <w:r w:rsidRPr="00BE65BF">
                        <w:rPr>
                          <w:b/>
                          <w:color w:val="0000FF"/>
                          <w:sz w:val="20"/>
                          <w:szCs w:val="20"/>
                        </w:rPr>
                        <w:t>Başlık sayfa başında olmalıdır.</w:t>
                      </w:r>
                    </w:p>
                    <w:p w:rsidR="003A35DC" w:rsidRPr="00BE65BF" w:rsidRDefault="003A35DC" w:rsidP="00EA28B8">
                      <w:pPr>
                        <w:spacing w:line="240" w:lineRule="auto"/>
                        <w:ind w:firstLine="0"/>
                        <w:rPr>
                          <w:b/>
                          <w:color w:val="FF0000"/>
                          <w:sz w:val="20"/>
                          <w:szCs w:val="20"/>
                        </w:rPr>
                      </w:pPr>
                      <w:r w:rsidRPr="00BE65BF">
                        <w:rPr>
                          <w:b/>
                          <w:color w:val="FF0000"/>
                          <w:sz w:val="20"/>
                          <w:szCs w:val="20"/>
                        </w:rPr>
                        <w:t>Bu bilgi notunu çıktı almadan önce siliniz.</w:t>
                      </w:r>
                    </w:p>
                    <w:p w:rsidR="003A35DC" w:rsidRDefault="003A35DC" w:rsidP="00160AF8"/>
                  </w:txbxContent>
                </v:textbox>
              </v:shape>
            </w:pict>
          </mc:Fallback>
        </mc:AlternateContent>
      </w:r>
      <w:bookmarkEnd w:id="28"/>
      <w:r w:rsidR="006F7B01">
        <w:t>3</w:t>
      </w:r>
      <w:r w:rsidR="00160AF8">
        <w:t>.</w:t>
      </w:r>
      <w:r w:rsidR="00160AF8" w:rsidRPr="00160AF8">
        <w:t xml:space="preserve"> </w:t>
      </w:r>
      <w:bookmarkEnd w:id="29"/>
      <w:r w:rsidR="006F7B01">
        <w:t>MATERYAL VE YÖNTEM</w:t>
      </w:r>
      <w:bookmarkEnd w:id="30"/>
    </w:p>
    <w:p w:rsidR="009C54A5" w:rsidRPr="005B5FDE" w:rsidRDefault="009C54A5" w:rsidP="007026C5"/>
    <w:p w:rsidR="007C17A4" w:rsidRDefault="007C17A4" w:rsidP="007026C5"/>
    <w:p w:rsidR="009C54A5" w:rsidRPr="005B5FDE" w:rsidRDefault="009C54A5" w:rsidP="007026C5"/>
    <w:p w:rsidR="009C54A5" w:rsidRPr="005B5FDE" w:rsidRDefault="009C54A5" w:rsidP="007026C5"/>
    <w:p w:rsidR="008907D0" w:rsidRPr="005B5FDE" w:rsidRDefault="006F7B01" w:rsidP="00E21C56">
      <w:pPr>
        <w:pStyle w:val="Balk2"/>
      </w:pPr>
      <w:bookmarkStart w:id="31" w:name="_Toc257628865"/>
      <w:bookmarkStart w:id="32" w:name="_Toc431460114"/>
      <w:bookmarkStart w:id="33" w:name="_Toc42690422"/>
      <w:r>
        <w:t>3.1. Üçüncü</w:t>
      </w:r>
      <w:r w:rsidR="008907D0" w:rsidRPr="005B5FDE">
        <w:t xml:space="preserve"> Bölüm İkinci Derece Başlık</w:t>
      </w:r>
      <w:bookmarkEnd w:id="31"/>
      <w:bookmarkEnd w:id="32"/>
      <w:bookmarkEnd w:id="33"/>
    </w:p>
    <w:p w:rsidR="008907D0" w:rsidRPr="005B5FDE" w:rsidRDefault="008E4DCB" w:rsidP="007026C5">
      <w:r w:rsidRPr="005B5FDE">
        <w:rPr>
          <w:noProof/>
        </w:rPr>
        <mc:AlternateContent>
          <mc:Choice Requires="wps">
            <w:drawing>
              <wp:anchor distT="0" distB="0" distL="114300" distR="114300" simplePos="0" relativeHeight="251647488" behindDoc="0" locked="0" layoutInCell="1" allowOverlap="1" wp14:anchorId="713E9D1A" wp14:editId="0A1DF28C">
                <wp:simplePos x="0" y="0"/>
                <wp:positionH relativeFrom="column">
                  <wp:posOffset>2978150</wp:posOffset>
                </wp:positionH>
                <wp:positionV relativeFrom="paragraph">
                  <wp:posOffset>27305</wp:posOffset>
                </wp:positionV>
                <wp:extent cx="2981325" cy="1666875"/>
                <wp:effectExtent l="0" t="0" r="28575" b="28575"/>
                <wp:wrapNone/>
                <wp:docPr id="9" name="AutoShap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81325" cy="1666875"/>
                        </a:xfrm>
                        <a:prstGeom prst="bracePair">
                          <a:avLst>
                            <a:gd name="adj" fmla="val 8333"/>
                          </a:avLst>
                        </a:prstGeom>
                        <a:solidFill>
                          <a:srgbClr val="FFFF99"/>
                        </a:solidFill>
                        <a:ln w="9525">
                          <a:solidFill>
                            <a:srgbClr val="FF0000"/>
                          </a:solidFill>
                          <a:round/>
                          <a:headEnd/>
                          <a:tailEnd/>
                        </a:ln>
                      </wps:spPr>
                      <wps:txbx>
                        <w:txbxContent>
                          <w:p w:rsidR="003A35DC" w:rsidRPr="004C23BF" w:rsidRDefault="003A35DC" w:rsidP="00EA28B8">
                            <w:pPr>
                              <w:spacing w:line="240" w:lineRule="auto"/>
                              <w:ind w:firstLine="0"/>
                              <w:rPr>
                                <w:b/>
                                <w:color w:val="FF0000"/>
                              </w:rPr>
                            </w:pPr>
                            <w:r w:rsidRPr="004C23BF">
                              <w:rPr>
                                <w:b/>
                                <w:color w:val="FF0000"/>
                              </w:rPr>
                              <w:t>Dikkat!</w:t>
                            </w:r>
                          </w:p>
                          <w:p w:rsidR="003A35DC" w:rsidRDefault="003A35DC" w:rsidP="00EA28B8">
                            <w:pPr>
                              <w:spacing w:line="240" w:lineRule="auto"/>
                              <w:ind w:firstLine="0"/>
                              <w:rPr>
                                <w:b/>
                                <w:color w:val="0000FF"/>
                              </w:rPr>
                            </w:pPr>
                            <w:r>
                              <w:rPr>
                                <w:b/>
                                <w:color w:val="0000FF"/>
                              </w:rPr>
                              <w:t xml:space="preserve">Birinci, ikinci, üçüncü ve dördüncü derece başlıklar örnek olarak verilmiştir. </w:t>
                            </w:r>
                            <w:r w:rsidRPr="003B3695">
                              <w:rPr>
                                <w:b/>
                                <w:color w:val="0000FF"/>
                              </w:rPr>
                              <w:t xml:space="preserve">Bu başlıkları </w:t>
                            </w:r>
                            <w:r>
                              <w:rPr>
                                <w:b/>
                                <w:color w:val="0000FF"/>
                              </w:rPr>
                              <w:t>tez yazımına başlanmadan önce</w:t>
                            </w:r>
                            <w:r w:rsidRPr="003B3695">
                              <w:rPr>
                                <w:b/>
                                <w:color w:val="0000FF"/>
                              </w:rPr>
                              <w:t xml:space="preserve"> siliniz.</w:t>
                            </w:r>
                          </w:p>
                          <w:p w:rsidR="003A35DC" w:rsidRPr="00480905" w:rsidRDefault="003A35DC" w:rsidP="00EA28B8">
                            <w:pPr>
                              <w:spacing w:line="240" w:lineRule="auto"/>
                              <w:ind w:firstLine="0"/>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3B369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3E9D1A" id="AutoShape 167" o:spid="_x0000_s1039" type="#_x0000_t186" style="position:absolute;left:0;text-align:left;margin-left:234.5pt;margin-top:2.15pt;width:234.75pt;height:131.25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" filled="t" fillcolor="#ff9" strokecolor="red">
                <v:textbox>
                  <w:txbxContent>
                    <w:p w:rsidR="003A35DC" w:rsidRPr="004C23BF" w:rsidRDefault="003A35DC" w:rsidP="00EA28B8">
                      <w:pPr>
                        <w:spacing w:line="240" w:lineRule="auto"/>
                        <w:ind w:firstLine="0"/>
                        <w:rPr>
                          <w:b/>
                          <w:color w:val="FF0000"/>
                        </w:rPr>
                      </w:pPr>
                      <w:r w:rsidRPr="004C23BF">
                        <w:rPr>
                          <w:b/>
                          <w:color w:val="FF0000"/>
                        </w:rPr>
                        <w:t>Dikkat!</w:t>
                      </w:r>
                    </w:p>
                    <w:p w:rsidR="003A35DC" w:rsidRDefault="003A35DC" w:rsidP="00EA28B8">
                      <w:pPr>
                        <w:spacing w:line="240" w:lineRule="auto"/>
                        <w:ind w:firstLine="0"/>
                        <w:rPr>
                          <w:b/>
                          <w:color w:val="0000FF"/>
                        </w:rPr>
                      </w:pPr>
                      <w:r>
                        <w:rPr>
                          <w:b/>
                          <w:color w:val="0000FF"/>
                        </w:rPr>
                        <w:t xml:space="preserve">Birinci, ikinci, üçüncü ve dördüncü derece başlıklar örnek olarak verilmiştir. </w:t>
                      </w:r>
                      <w:r w:rsidRPr="003B3695">
                        <w:rPr>
                          <w:b/>
                          <w:color w:val="0000FF"/>
                        </w:rPr>
                        <w:t xml:space="preserve">Bu başlıkları </w:t>
                      </w:r>
                      <w:r>
                        <w:rPr>
                          <w:b/>
                          <w:color w:val="0000FF"/>
                        </w:rPr>
                        <w:t>tez yazımına başlanmadan önce</w:t>
                      </w:r>
                      <w:r w:rsidRPr="003B3695">
                        <w:rPr>
                          <w:b/>
                          <w:color w:val="0000FF"/>
                        </w:rPr>
                        <w:t xml:space="preserve"> siliniz.</w:t>
                      </w:r>
                    </w:p>
                    <w:p w:rsidR="003A35DC" w:rsidRPr="00480905" w:rsidRDefault="003A35DC" w:rsidP="00EA28B8">
                      <w:pPr>
                        <w:spacing w:line="240" w:lineRule="auto"/>
                        <w:ind w:firstLine="0"/>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3B3695"/>
                  </w:txbxContent>
                </v:textbox>
              </v:shape>
            </w:pict>
          </mc:Fallback>
        </mc:AlternateContent>
      </w:r>
    </w:p>
    <w:p w:rsidR="008907D0" w:rsidRPr="005B5FDE" w:rsidRDefault="008907D0" w:rsidP="007026C5"/>
    <w:p w:rsidR="008907D0" w:rsidRPr="005B5FDE" w:rsidRDefault="008907D0" w:rsidP="007026C5"/>
    <w:p w:rsidR="008907D0" w:rsidRPr="005B5FDE" w:rsidRDefault="006F7B01" w:rsidP="00E21C56">
      <w:pPr>
        <w:pStyle w:val="Balk3"/>
      </w:pPr>
      <w:bookmarkStart w:id="34" w:name="_Toc257628866"/>
      <w:bookmarkStart w:id="35" w:name="_Toc431460115"/>
      <w:bookmarkStart w:id="36" w:name="_Toc42690423"/>
      <w:r>
        <w:t>3.</w:t>
      </w:r>
      <w:r w:rsidR="008907D0" w:rsidRPr="005B5FDE">
        <w:t xml:space="preserve">1.1. </w:t>
      </w:r>
      <w:r>
        <w:t>Üçüncü</w:t>
      </w:r>
      <w:r w:rsidR="008907D0" w:rsidRPr="005B5FDE">
        <w:t xml:space="preserve"> bölüm üçüncü derece başlık</w:t>
      </w:r>
      <w:bookmarkEnd w:id="34"/>
      <w:bookmarkEnd w:id="35"/>
      <w:bookmarkEnd w:id="36"/>
    </w:p>
    <w:p w:rsidR="008907D0" w:rsidRPr="005B5FDE" w:rsidRDefault="008907D0" w:rsidP="007026C5"/>
    <w:p w:rsidR="008907D0" w:rsidRPr="005B5FDE" w:rsidRDefault="008907D0" w:rsidP="007026C5"/>
    <w:p w:rsidR="008907D0" w:rsidRPr="005B5FDE" w:rsidRDefault="008907D0" w:rsidP="007026C5"/>
    <w:p w:rsidR="008907D0" w:rsidRPr="005B5FDE" w:rsidRDefault="006F7B01" w:rsidP="00E21C56">
      <w:pPr>
        <w:pStyle w:val="Balk4"/>
      </w:pPr>
      <w:bookmarkStart w:id="37" w:name="_Toc257628867"/>
      <w:r>
        <w:t>3</w:t>
      </w:r>
      <w:r w:rsidR="008907D0" w:rsidRPr="005B5FDE">
        <w:t xml:space="preserve">.1.1.1. </w:t>
      </w:r>
      <w:r>
        <w:t>Üçüncü</w:t>
      </w:r>
      <w:r w:rsidRPr="005B5FDE">
        <w:t xml:space="preserve"> </w:t>
      </w:r>
      <w:r w:rsidR="008907D0" w:rsidRPr="005B5FDE">
        <w:t>bölüm dördüncü derece başlık</w:t>
      </w:r>
      <w:bookmarkEnd w:id="37"/>
    </w:p>
    <w:p w:rsidR="009C54A5" w:rsidRPr="005B5FDE" w:rsidRDefault="009C54A5" w:rsidP="007026C5"/>
    <w:p w:rsidR="002E61D0" w:rsidRDefault="002E61D0" w:rsidP="007026C5"/>
    <w:p w:rsidR="002E61D0" w:rsidRDefault="002E61D0" w:rsidP="007026C5"/>
    <w:p w:rsidR="002E61D0" w:rsidRDefault="002E61D0" w:rsidP="007026C5"/>
    <w:p w:rsidR="002E61D0" w:rsidRDefault="002E61D0" w:rsidP="007026C5"/>
    <w:p w:rsidR="002E61D0" w:rsidRDefault="002E61D0" w:rsidP="007026C5"/>
    <w:p w:rsidR="002E61D0" w:rsidRDefault="002E61D0" w:rsidP="007026C5"/>
    <w:p w:rsidR="002E61D0" w:rsidRDefault="002E61D0" w:rsidP="007026C5"/>
    <w:p w:rsidR="002E61D0" w:rsidRDefault="002E61D0" w:rsidP="007026C5"/>
    <w:p w:rsidR="002E61D0" w:rsidRDefault="002E61D0" w:rsidP="007026C5"/>
    <w:p w:rsidR="002E61D0" w:rsidRDefault="002E61D0" w:rsidP="007026C5"/>
    <w:p w:rsidR="00222DA9" w:rsidRDefault="00222DA9" w:rsidP="007026C5"/>
    <w:p w:rsidR="00222DA9" w:rsidRDefault="00222DA9" w:rsidP="007026C5"/>
    <w:p w:rsidR="00222DA9" w:rsidRDefault="00222DA9" w:rsidP="007026C5"/>
    <w:p w:rsidR="002E61D0" w:rsidRDefault="002E61D0" w:rsidP="007026C5"/>
    <w:bookmarkStart w:id="38" w:name="_Toc257628868"/>
    <w:bookmarkStart w:id="39" w:name="_Toc431460116"/>
    <w:bookmarkStart w:id="40" w:name="_Toc42690424"/>
    <w:p w:rsidR="009C54A5" w:rsidRPr="005B5FDE" w:rsidRDefault="008E4DCB" w:rsidP="00E21C56">
      <w:pPr>
        <w:pStyle w:val="Balk1"/>
      </w:pPr>
      <w:r>
        <w:rPr>
          <w:noProof/>
        </w:rPr>
        <w:lastRenderedPageBreak/>
        <mc:AlternateContent>
          <mc:Choice Requires="wps">
            <w:drawing>
              <wp:anchor distT="0" distB="0" distL="114300" distR="114300" simplePos="0" relativeHeight="251657728" behindDoc="0" locked="0" layoutInCell="1" allowOverlap="1" wp14:anchorId="39EEA154" wp14:editId="12AFDD66">
                <wp:simplePos x="0" y="0"/>
                <wp:positionH relativeFrom="column">
                  <wp:posOffset>3425825</wp:posOffset>
                </wp:positionH>
                <wp:positionV relativeFrom="paragraph">
                  <wp:posOffset>-338456</wp:posOffset>
                </wp:positionV>
                <wp:extent cx="2171700" cy="1133475"/>
                <wp:effectExtent l="0" t="0" r="19050" b="28575"/>
                <wp:wrapNone/>
                <wp:docPr id="8" name="AutoShape 2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71700" cy="1133475"/>
                        </a:xfrm>
                        <a:prstGeom prst="bracePair">
                          <a:avLst>
                            <a:gd name="adj" fmla="val 8333"/>
                          </a:avLst>
                        </a:prstGeom>
                        <a:solidFill>
                          <a:srgbClr val="FFFF99"/>
                        </a:solidFill>
                        <a:ln w="9525">
                          <a:solidFill>
                            <a:srgbClr val="FF0000"/>
                          </a:solidFill>
                          <a:round/>
                          <a:headEnd/>
                          <a:tailEnd/>
                        </a:ln>
                      </wps:spPr>
                      <wps:txbx>
                        <w:txbxContent>
                          <w:p w:rsidR="003A35DC" w:rsidRPr="00BE65BF" w:rsidRDefault="003A35DC" w:rsidP="00CE3EA4">
                            <w:pPr>
                              <w:ind w:firstLine="0"/>
                              <w:rPr>
                                <w:b/>
                                <w:color w:val="FF0000"/>
                                <w:sz w:val="20"/>
                                <w:szCs w:val="20"/>
                              </w:rPr>
                            </w:pPr>
                            <w:r w:rsidRPr="00BE65BF">
                              <w:rPr>
                                <w:b/>
                                <w:color w:val="FF0000"/>
                                <w:sz w:val="20"/>
                                <w:szCs w:val="20"/>
                              </w:rPr>
                              <w:t>Dikkat!</w:t>
                            </w:r>
                          </w:p>
                          <w:p w:rsidR="003A35DC" w:rsidRPr="00BE65BF" w:rsidRDefault="003A35DC" w:rsidP="00CE3EA4">
                            <w:pPr>
                              <w:ind w:firstLine="0"/>
                              <w:rPr>
                                <w:b/>
                                <w:color w:val="0000FF"/>
                                <w:sz w:val="20"/>
                                <w:szCs w:val="20"/>
                              </w:rPr>
                            </w:pPr>
                            <w:r w:rsidRPr="00BE65BF">
                              <w:rPr>
                                <w:b/>
                                <w:color w:val="0000FF"/>
                                <w:sz w:val="20"/>
                                <w:szCs w:val="20"/>
                              </w:rPr>
                              <w:t>Başlık sayfa başında olmalıdır.</w:t>
                            </w:r>
                          </w:p>
                          <w:p w:rsidR="003A35DC" w:rsidRPr="00BE65BF" w:rsidRDefault="003A35DC" w:rsidP="00CE3EA4">
                            <w:pPr>
                              <w:ind w:firstLine="0"/>
                              <w:rPr>
                                <w:b/>
                                <w:color w:val="FF0000"/>
                                <w:sz w:val="20"/>
                                <w:szCs w:val="20"/>
                              </w:rPr>
                            </w:pPr>
                            <w:r w:rsidRPr="00BE65BF">
                              <w:rPr>
                                <w:b/>
                                <w:color w:val="FF0000"/>
                                <w:sz w:val="20"/>
                                <w:szCs w:val="20"/>
                              </w:rPr>
                              <w:t>Bu bilgi notunu çıktı almadan önce siliniz.</w:t>
                            </w:r>
                          </w:p>
                          <w:p w:rsidR="003A35DC" w:rsidRDefault="003A35DC" w:rsidP="0048536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EEA154" id="AutoShape 210" o:spid="_x0000_s1040" type="#_x0000_t186" style="position:absolute;margin-left:269.75pt;margin-top:-26.65pt;width:171pt;height:89.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" filled="t" fillcolor="#ff9" strokecolor="red">
                <v:textbox>
                  <w:txbxContent>
                    <w:p w:rsidR="003A35DC" w:rsidRPr="00BE65BF" w:rsidRDefault="003A35DC" w:rsidP="00CE3EA4">
                      <w:pPr>
                        <w:ind w:firstLine="0"/>
                        <w:rPr>
                          <w:b/>
                          <w:color w:val="FF0000"/>
                          <w:sz w:val="20"/>
                          <w:szCs w:val="20"/>
                        </w:rPr>
                      </w:pPr>
                      <w:r w:rsidRPr="00BE65BF">
                        <w:rPr>
                          <w:b/>
                          <w:color w:val="FF0000"/>
                          <w:sz w:val="20"/>
                          <w:szCs w:val="20"/>
                        </w:rPr>
                        <w:t>Dikkat!</w:t>
                      </w:r>
                    </w:p>
                    <w:p w:rsidR="003A35DC" w:rsidRPr="00BE65BF" w:rsidRDefault="003A35DC" w:rsidP="00CE3EA4">
                      <w:pPr>
                        <w:ind w:firstLine="0"/>
                        <w:rPr>
                          <w:b/>
                          <w:color w:val="0000FF"/>
                          <w:sz w:val="20"/>
                          <w:szCs w:val="20"/>
                        </w:rPr>
                      </w:pPr>
                      <w:r w:rsidRPr="00BE65BF">
                        <w:rPr>
                          <w:b/>
                          <w:color w:val="0000FF"/>
                          <w:sz w:val="20"/>
                          <w:szCs w:val="20"/>
                        </w:rPr>
                        <w:t>Başlık sayfa başında olmalıdır.</w:t>
                      </w:r>
                    </w:p>
                    <w:p w:rsidR="003A35DC" w:rsidRPr="00BE65BF" w:rsidRDefault="003A35DC" w:rsidP="00CE3EA4">
                      <w:pPr>
                        <w:ind w:firstLine="0"/>
                        <w:rPr>
                          <w:b/>
                          <w:color w:val="FF0000"/>
                          <w:sz w:val="20"/>
                          <w:szCs w:val="20"/>
                        </w:rPr>
                      </w:pPr>
                      <w:r w:rsidRPr="00BE65BF">
                        <w:rPr>
                          <w:b/>
                          <w:color w:val="FF0000"/>
                          <w:sz w:val="20"/>
                          <w:szCs w:val="20"/>
                        </w:rPr>
                        <w:t>Bu bilgi notunu çıktı almadan önce siliniz.</w:t>
                      </w:r>
                    </w:p>
                    <w:p w:rsidR="003A35DC" w:rsidRDefault="003A35DC" w:rsidP="0048536E"/>
                  </w:txbxContent>
                </v:textbox>
              </v:shape>
            </w:pict>
          </mc:Fallback>
        </mc:AlternateContent>
      </w:r>
      <w:r w:rsidR="006F7B01">
        <w:t>4</w:t>
      </w:r>
      <w:r w:rsidR="009C54A5" w:rsidRPr="005B5FDE">
        <w:t xml:space="preserve">. </w:t>
      </w:r>
      <w:bookmarkEnd w:id="38"/>
      <w:bookmarkEnd w:id="39"/>
      <w:r w:rsidR="006F7B01">
        <w:t>ARAŞTIRMA SONUÇLARI VE TARTIŞMA</w:t>
      </w:r>
      <w:bookmarkEnd w:id="40"/>
    </w:p>
    <w:p w:rsidR="0048536E" w:rsidRDefault="0048536E" w:rsidP="007026C5"/>
    <w:p w:rsidR="009C54A5" w:rsidRPr="005B5FDE" w:rsidRDefault="009C54A5" w:rsidP="007026C5"/>
    <w:p w:rsidR="009C54A5" w:rsidRPr="005B5FDE" w:rsidRDefault="009C54A5" w:rsidP="007026C5"/>
    <w:bookmarkStart w:id="41" w:name="_Toc257628869"/>
    <w:bookmarkStart w:id="42" w:name="_Toc431460117"/>
    <w:bookmarkStart w:id="43" w:name="_Toc42690425"/>
    <w:p w:rsidR="008907D0" w:rsidRPr="005B5FDE" w:rsidRDefault="008E4DCB" w:rsidP="00E21C56">
      <w:pPr>
        <w:pStyle w:val="Balk2"/>
      </w:pPr>
      <w:r w:rsidRPr="005B5FDE">
        <w:rPr>
          <w:noProof/>
        </w:rPr>
        <mc:AlternateContent>
          <mc:Choice Requires="wps">
            <w:drawing>
              <wp:anchor distT="0" distB="0" distL="114300" distR="114300" simplePos="0" relativeHeight="251648512" behindDoc="0" locked="0" layoutInCell="1" allowOverlap="1" wp14:anchorId="7FCD4946" wp14:editId="0180FD9E">
                <wp:simplePos x="0" y="0"/>
                <wp:positionH relativeFrom="column">
                  <wp:posOffset>2968625</wp:posOffset>
                </wp:positionH>
                <wp:positionV relativeFrom="paragraph">
                  <wp:posOffset>172085</wp:posOffset>
                </wp:positionV>
                <wp:extent cx="2819400" cy="1809750"/>
                <wp:effectExtent l="0" t="0" r="19050" b="19050"/>
                <wp:wrapNone/>
                <wp:docPr id="7" name="AutoShape 1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19400" cy="1809750"/>
                        </a:xfrm>
                        <a:prstGeom prst="bracePair">
                          <a:avLst>
                            <a:gd name="adj" fmla="val 8333"/>
                          </a:avLst>
                        </a:prstGeom>
                        <a:solidFill>
                          <a:srgbClr val="FFFF99"/>
                        </a:solidFill>
                        <a:ln w="9525">
                          <a:solidFill>
                            <a:srgbClr val="FF0000"/>
                          </a:solidFill>
                          <a:round/>
                          <a:headEnd/>
                          <a:tailEnd/>
                        </a:ln>
                      </wps:spPr>
                      <wps:txbx>
                        <w:txbxContent>
                          <w:p w:rsidR="003A35DC" w:rsidRPr="004C23BF" w:rsidRDefault="003A35DC" w:rsidP="00CE3EA4">
                            <w:pPr>
                              <w:spacing w:line="240" w:lineRule="auto"/>
                              <w:ind w:firstLine="0"/>
                              <w:rPr>
                                <w:b/>
                                <w:color w:val="FF0000"/>
                              </w:rPr>
                            </w:pPr>
                            <w:r w:rsidRPr="004C23BF">
                              <w:rPr>
                                <w:b/>
                                <w:color w:val="FF0000"/>
                              </w:rPr>
                              <w:t>Dikkat!</w:t>
                            </w:r>
                          </w:p>
                          <w:p w:rsidR="003A35DC" w:rsidRDefault="003A35DC" w:rsidP="00CE3EA4">
                            <w:pPr>
                              <w:spacing w:line="240" w:lineRule="auto"/>
                              <w:ind w:firstLine="0"/>
                              <w:rPr>
                                <w:b/>
                                <w:color w:val="0000FF"/>
                              </w:rPr>
                            </w:pPr>
                            <w:r>
                              <w:rPr>
                                <w:b/>
                                <w:color w:val="0000FF"/>
                              </w:rPr>
                              <w:t xml:space="preserve">Birinci, ikinci, üçüncü ve dördüncü derece başlıklar örnek olarak verilmiştir. </w:t>
                            </w:r>
                            <w:r w:rsidRPr="003B3695">
                              <w:rPr>
                                <w:b/>
                                <w:color w:val="0000FF"/>
                              </w:rPr>
                              <w:t xml:space="preserve">Bu başlıkları </w:t>
                            </w:r>
                            <w:r>
                              <w:rPr>
                                <w:b/>
                                <w:color w:val="0000FF"/>
                              </w:rPr>
                              <w:t>tez yazımına başlanmadan önce</w:t>
                            </w:r>
                            <w:r w:rsidRPr="003B3695">
                              <w:rPr>
                                <w:b/>
                                <w:color w:val="0000FF"/>
                              </w:rPr>
                              <w:t xml:space="preserve"> siliniz.</w:t>
                            </w:r>
                          </w:p>
                          <w:p w:rsidR="003A35DC" w:rsidRPr="00480905" w:rsidRDefault="003A35DC" w:rsidP="00CE3EA4">
                            <w:pPr>
                              <w:spacing w:line="240" w:lineRule="auto"/>
                              <w:ind w:firstLine="0"/>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3B369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CD4946" id="AutoShape 168" o:spid="_x0000_s1041" type="#_x0000_t186" style="position:absolute;margin-left:233.75pt;margin-top:13.55pt;width:222pt;height:142.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" filled="t" fillcolor="#ff9" strokecolor="red">
                <v:textbox>
                  <w:txbxContent>
                    <w:p w:rsidR="003A35DC" w:rsidRPr="004C23BF" w:rsidRDefault="003A35DC" w:rsidP="00CE3EA4">
                      <w:pPr>
                        <w:spacing w:line="240" w:lineRule="auto"/>
                        <w:ind w:firstLine="0"/>
                        <w:rPr>
                          <w:b/>
                          <w:color w:val="FF0000"/>
                        </w:rPr>
                      </w:pPr>
                      <w:r w:rsidRPr="004C23BF">
                        <w:rPr>
                          <w:b/>
                          <w:color w:val="FF0000"/>
                        </w:rPr>
                        <w:t>Dikkat!</w:t>
                      </w:r>
                    </w:p>
                    <w:p w:rsidR="003A35DC" w:rsidRDefault="003A35DC" w:rsidP="00CE3EA4">
                      <w:pPr>
                        <w:spacing w:line="240" w:lineRule="auto"/>
                        <w:ind w:firstLine="0"/>
                        <w:rPr>
                          <w:b/>
                          <w:color w:val="0000FF"/>
                        </w:rPr>
                      </w:pPr>
                      <w:r>
                        <w:rPr>
                          <w:b/>
                          <w:color w:val="0000FF"/>
                        </w:rPr>
                        <w:t xml:space="preserve">Birinci, ikinci, üçüncü ve dördüncü derece başlıklar örnek olarak verilmiştir. </w:t>
                      </w:r>
                      <w:r w:rsidRPr="003B3695">
                        <w:rPr>
                          <w:b/>
                          <w:color w:val="0000FF"/>
                        </w:rPr>
                        <w:t xml:space="preserve">Bu başlıkları </w:t>
                      </w:r>
                      <w:r>
                        <w:rPr>
                          <w:b/>
                          <w:color w:val="0000FF"/>
                        </w:rPr>
                        <w:t>tez yazımına başlanmadan önce</w:t>
                      </w:r>
                      <w:r w:rsidRPr="003B3695">
                        <w:rPr>
                          <w:b/>
                          <w:color w:val="0000FF"/>
                        </w:rPr>
                        <w:t xml:space="preserve"> siliniz.</w:t>
                      </w:r>
                    </w:p>
                    <w:p w:rsidR="003A35DC" w:rsidRPr="00480905" w:rsidRDefault="003A35DC" w:rsidP="00CE3EA4">
                      <w:pPr>
                        <w:spacing w:line="240" w:lineRule="auto"/>
                        <w:ind w:firstLine="0"/>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3B3695"/>
                  </w:txbxContent>
                </v:textbox>
              </v:shape>
            </w:pict>
          </mc:Fallback>
        </mc:AlternateContent>
      </w:r>
      <w:r w:rsidR="006F7B01">
        <w:t>4</w:t>
      </w:r>
      <w:r w:rsidR="008907D0" w:rsidRPr="005B5FDE">
        <w:t xml:space="preserve">.1. </w:t>
      </w:r>
      <w:r w:rsidR="006F7B01">
        <w:t>Dördüncü</w:t>
      </w:r>
      <w:r w:rsidR="008907D0" w:rsidRPr="005B5FDE">
        <w:t xml:space="preserve"> Bölüm İkinci Derece Başlık</w:t>
      </w:r>
      <w:bookmarkEnd w:id="41"/>
      <w:bookmarkEnd w:id="42"/>
      <w:bookmarkEnd w:id="43"/>
    </w:p>
    <w:p w:rsidR="008907D0" w:rsidRPr="005B5FDE" w:rsidRDefault="008907D0" w:rsidP="007026C5"/>
    <w:p w:rsidR="008907D0" w:rsidRPr="005B5FDE" w:rsidRDefault="008907D0" w:rsidP="007026C5"/>
    <w:p w:rsidR="008907D0" w:rsidRPr="005B5FDE" w:rsidRDefault="008907D0" w:rsidP="008907D0">
      <w:pPr>
        <w:pStyle w:val="TezMetni15Satr"/>
      </w:pPr>
    </w:p>
    <w:p w:rsidR="008907D0" w:rsidRPr="005B5FDE" w:rsidRDefault="006F7B01" w:rsidP="00E21C56">
      <w:pPr>
        <w:pStyle w:val="Balk3"/>
      </w:pPr>
      <w:bookmarkStart w:id="44" w:name="_Toc257628870"/>
      <w:bookmarkStart w:id="45" w:name="_Toc431460118"/>
      <w:bookmarkStart w:id="46" w:name="_Toc42690426"/>
      <w:r>
        <w:t>4</w:t>
      </w:r>
      <w:r w:rsidR="008907D0" w:rsidRPr="005B5FDE">
        <w:t xml:space="preserve">.1.1. </w:t>
      </w:r>
      <w:r>
        <w:t>Dördüncü</w:t>
      </w:r>
      <w:r w:rsidRPr="005B5FDE">
        <w:t xml:space="preserve"> </w:t>
      </w:r>
      <w:r w:rsidR="008907D0" w:rsidRPr="005B5FDE">
        <w:t>bölüm üçüncü derece başlık</w:t>
      </w:r>
      <w:bookmarkEnd w:id="44"/>
      <w:bookmarkEnd w:id="45"/>
      <w:bookmarkEnd w:id="46"/>
    </w:p>
    <w:p w:rsidR="008907D0" w:rsidRPr="005B5FDE" w:rsidRDefault="008907D0" w:rsidP="007026C5"/>
    <w:p w:rsidR="008907D0" w:rsidRPr="005B5FDE" w:rsidRDefault="008907D0" w:rsidP="007026C5"/>
    <w:p w:rsidR="008907D0" w:rsidRPr="005B5FDE" w:rsidRDefault="008907D0" w:rsidP="007026C5"/>
    <w:p w:rsidR="009C54A5" w:rsidRPr="005B5FDE" w:rsidRDefault="006F7B01" w:rsidP="00E21C56">
      <w:pPr>
        <w:pStyle w:val="Balk4"/>
      </w:pPr>
      <w:bookmarkStart w:id="47" w:name="_Toc257628871"/>
      <w:r>
        <w:t>4</w:t>
      </w:r>
      <w:r w:rsidR="008907D0" w:rsidRPr="005B5FDE">
        <w:t xml:space="preserve">.1.1.1. </w:t>
      </w:r>
      <w:r>
        <w:t>Dördüncü</w:t>
      </w:r>
      <w:r w:rsidR="008907D0" w:rsidRPr="005B5FDE">
        <w:t xml:space="preserve"> bölüm dördüncü derece başlık</w:t>
      </w:r>
      <w:bookmarkEnd w:id="47"/>
    </w:p>
    <w:p w:rsidR="003657B2" w:rsidRDefault="003657B2" w:rsidP="007026C5"/>
    <w:p w:rsidR="00443319" w:rsidRDefault="00443319" w:rsidP="007026C5"/>
    <w:p w:rsidR="006F7B01" w:rsidRDefault="006F7B01" w:rsidP="007026C5"/>
    <w:p w:rsidR="006F7B01" w:rsidRDefault="006F7B01" w:rsidP="007026C5"/>
    <w:p w:rsidR="006F7B01" w:rsidRDefault="006F7B01" w:rsidP="007026C5"/>
    <w:p w:rsidR="006F7B01" w:rsidRDefault="006F7B01" w:rsidP="007026C5"/>
    <w:p w:rsidR="006F7B01" w:rsidRDefault="006F7B01" w:rsidP="007026C5"/>
    <w:p w:rsidR="006F7B01" w:rsidRDefault="006F7B01" w:rsidP="007026C5"/>
    <w:p w:rsidR="006F7B01" w:rsidRDefault="006F7B01" w:rsidP="007026C5"/>
    <w:p w:rsidR="006F7B01" w:rsidRDefault="006F7B01" w:rsidP="007026C5"/>
    <w:p w:rsidR="006F7B01" w:rsidRDefault="006F7B01" w:rsidP="007026C5"/>
    <w:p w:rsidR="006F7B01" w:rsidRDefault="006F7B01" w:rsidP="007026C5"/>
    <w:p w:rsidR="006F7B01" w:rsidRDefault="006F7B01" w:rsidP="007026C5"/>
    <w:p w:rsidR="006F7B01" w:rsidRDefault="006F7B01" w:rsidP="00D1128C">
      <w:pPr>
        <w:ind w:firstLine="0"/>
      </w:pPr>
    </w:p>
    <w:p w:rsidR="006F7B01" w:rsidRPr="006F7B01" w:rsidRDefault="006F7B01" w:rsidP="006F7B01">
      <w:pPr>
        <w:pStyle w:val="Balk1"/>
      </w:pPr>
      <w:bookmarkStart w:id="48" w:name="_Toc42690427"/>
      <w:r w:rsidRPr="006F7B01">
        <w:lastRenderedPageBreak/>
        <w:t>5. SONUÇLAR VE ÖNERİLER</w:t>
      </w:r>
      <w:bookmarkEnd w:id="48"/>
    </w:p>
    <w:p w:rsidR="00443319" w:rsidRDefault="00443319" w:rsidP="007026C5"/>
    <w:p w:rsidR="00443319" w:rsidRDefault="00443319" w:rsidP="007026C5"/>
    <w:p w:rsidR="00443319" w:rsidRDefault="00443319" w:rsidP="007026C5"/>
    <w:p w:rsidR="00443319" w:rsidRDefault="00443319" w:rsidP="007026C5"/>
    <w:p w:rsidR="00443319" w:rsidRDefault="00443319" w:rsidP="007026C5"/>
    <w:p w:rsidR="002E61D0" w:rsidRDefault="002E61D0" w:rsidP="00313A2B">
      <w:pPr>
        <w:pStyle w:val="TezMetni15Satr"/>
        <w:ind w:firstLine="0"/>
      </w:pPr>
    </w:p>
    <w:p w:rsidR="002E61D0" w:rsidRDefault="002E61D0" w:rsidP="007026C5"/>
    <w:p w:rsidR="002E61D0" w:rsidRDefault="002E61D0" w:rsidP="007026C5"/>
    <w:p w:rsidR="002E61D0" w:rsidRDefault="002E61D0" w:rsidP="007026C5"/>
    <w:p w:rsidR="002E61D0" w:rsidRDefault="002E61D0" w:rsidP="007026C5"/>
    <w:p w:rsidR="002E61D0" w:rsidRDefault="002E61D0" w:rsidP="007026C5"/>
    <w:p w:rsidR="002E61D0" w:rsidRDefault="002E61D0" w:rsidP="007026C5"/>
    <w:p w:rsidR="002E61D0" w:rsidRDefault="002E61D0" w:rsidP="007026C5"/>
    <w:p w:rsidR="007026C5" w:rsidRDefault="007026C5" w:rsidP="007026C5">
      <w:r>
        <w:br w:type="page"/>
      </w:r>
    </w:p>
    <w:bookmarkStart w:id="49" w:name="_Toc42690428"/>
    <w:p w:rsidR="00AC3478" w:rsidRPr="005B5FDE" w:rsidRDefault="00805AA9" w:rsidP="006F7B01">
      <w:pPr>
        <w:pStyle w:val="Balk1"/>
      </w:pPr>
      <w:r>
        <w:rPr>
          <w:noProof/>
        </w:rPr>
        <w:lastRenderedPageBreak/>
        <mc:AlternateContent>
          <mc:Choice Requires="wps">
            <w:drawing>
              <wp:anchor distT="0" distB="0" distL="114300" distR="114300" simplePos="0" relativeHeight="251658752" behindDoc="0" locked="0" layoutInCell="1" allowOverlap="1" wp14:anchorId="4C8E3B30" wp14:editId="07818166">
                <wp:simplePos x="0" y="0"/>
                <wp:positionH relativeFrom="column">
                  <wp:posOffset>3244850</wp:posOffset>
                </wp:positionH>
                <wp:positionV relativeFrom="paragraph">
                  <wp:posOffset>-567055</wp:posOffset>
                </wp:positionV>
                <wp:extent cx="2905125" cy="1314450"/>
                <wp:effectExtent l="0" t="0" r="28575" b="19050"/>
                <wp:wrapNone/>
                <wp:docPr id="5" name="AutoShape 2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5125" cy="1314450"/>
                        </a:xfrm>
                        <a:prstGeom prst="bracePair">
                          <a:avLst>
                            <a:gd name="adj" fmla="val 8333"/>
                          </a:avLst>
                        </a:prstGeom>
                        <a:solidFill>
                          <a:srgbClr val="FFFF99"/>
                        </a:solidFill>
                        <a:ln w="9525">
                          <a:solidFill>
                            <a:srgbClr val="FF0000"/>
                          </a:solidFill>
                          <a:round/>
                          <a:headEnd/>
                          <a:tailEnd/>
                        </a:ln>
                      </wps:spPr>
                      <wps:txbx>
                        <w:txbxContent>
                          <w:p w:rsidR="003A35DC" w:rsidRPr="004C23BF" w:rsidRDefault="003A35DC" w:rsidP="00CE3EA4">
                            <w:pPr>
                              <w:spacing w:line="240" w:lineRule="auto"/>
                              <w:ind w:firstLine="0"/>
                              <w:rPr>
                                <w:b/>
                                <w:color w:val="FF0000"/>
                              </w:rPr>
                            </w:pPr>
                            <w:r w:rsidRPr="004C23BF">
                              <w:rPr>
                                <w:b/>
                                <w:color w:val="FF0000"/>
                              </w:rPr>
                              <w:t>Dikkat!</w:t>
                            </w:r>
                          </w:p>
                          <w:p w:rsidR="003A35DC" w:rsidRPr="00D37A66" w:rsidRDefault="003A35DC" w:rsidP="00CE3EA4">
                            <w:pPr>
                              <w:spacing w:line="240" w:lineRule="auto"/>
                              <w:ind w:firstLine="0"/>
                              <w:rPr>
                                <w:b/>
                                <w:color w:val="0000FF"/>
                              </w:rPr>
                            </w:pPr>
                            <w:r>
                              <w:rPr>
                                <w:b/>
                                <w:color w:val="0000FF"/>
                              </w:rPr>
                              <w:t>Başlık sayfa başında olmalıdır. Kaynaklar soy isme göre sıralanmalıdır.</w:t>
                            </w:r>
                          </w:p>
                          <w:p w:rsidR="003A35DC" w:rsidRPr="00480905" w:rsidRDefault="003A35DC" w:rsidP="00CE3EA4">
                            <w:pPr>
                              <w:spacing w:line="240" w:lineRule="auto"/>
                              <w:ind w:firstLine="0"/>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48536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8E3B30" id="AutoShape 213" o:spid="_x0000_s1042" type="#_x0000_t186" style="position:absolute;margin-left:255.5pt;margin-top:-44.65pt;width:228.75pt;height:103.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" filled="t" fillcolor="#ff9" strokecolor="red">
                <v:textbox>
                  <w:txbxContent>
                    <w:p w:rsidR="003A35DC" w:rsidRPr="004C23BF" w:rsidRDefault="003A35DC" w:rsidP="00CE3EA4">
                      <w:pPr>
                        <w:spacing w:line="240" w:lineRule="auto"/>
                        <w:ind w:firstLine="0"/>
                        <w:rPr>
                          <w:b/>
                          <w:color w:val="FF0000"/>
                        </w:rPr>
                      </w:pPr>
                      <w:r w:rsidRPr="004C23BF">
                        <w:rPr>
                          <w:b/>
                          <w:color w:val="FF0000"/>
                        </w:rPr>
                        <w:t>Dikkat!</w:t>
                      </w:r>
                    </w:p>
                    <w:p w:rsidR="003A35DC" w:rsidRPr="00D37A66" w:rsidRDefault="003A35DC" w:rsidP="00CE3EA4">
                      <w:pPr>
                        <w:spacing w:line="240" w:lineRule="auto"/>
                        <w:ind w:firstLine="0"/>
                        <w:rPr>
                          <w:b/>
                          <w:color w:val="0000FF"/>
                        </w:rPr>
                      </w:pPr>
                      <w:r>
                        <w:rPr>
                          <w:b/>
                          <w:color w:val="0000FF"/>
                        </w:rPr>
                        <w:t>Başlık sayfa başında olmalıdır. Kaynaklar soy isme göre sıralanmalıdır.</w:t>
                      </w:r>
                    </w:p>
                    <w:p w:rsidR="003A35DC" w:rsidRPr="00480905" w:rsidRDefault="003A35DC" w:rsidP="00CE3EA4">
                      <w:pPr>
                        <w:spacing w:line="240" w:lineRule="auto"/>
                        <w:ind w:firstLine="0"/>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48536E"/>
                  </w:txbxContent>
                </v:textbox>
              </v:shape>
            </w:pict>
          </mc:Fallback>
        </mc:AlternateContent>
      </w:r>
      <w:bookmarkStart w:id="50" w:name="_Toc257628877"/>
      <w:bookmarkStart w:id="51" w:name="_Toc431460119"/>
      <w:r w:rsidR="00AC3478" w:rsidRPr="005B5FDE">
        <w:t>KAYNAKLAR</w:t>
      </w:r>
      <w:bookmarkEnd w:id="49"/>
      <w:bookmarkEnd w:id="50"/>
      <w:bookmarkEnd w:id="51"/>
    </w:p>
    <w:p w:rsidR="0048536E" w:rsidRDefault="0048536E" w:rsidP="0053420B">
      <w:pPr>
        <w:pStyle w:val="KaynaklarListesi"/>
        <w:ind w:left="0" w:firstLine="0"/>
      </w:pPr>
    </w:p>
    <w:p w:rsidR="00BA201F" w:rsidRPr="00BA201F" w:rsidRDefault="00BA201F" w:rsidP="00701F96">
      <w:pPr>
        <w:pStyle w:val="KaynaklarListesi"/>
        <w:rPr>
          <w:b/>
        </w:rPr>
      </w:pPr>
      <w:r w:rsidRPr="00BA201F">
        <w:rPr>
          <w:b/>
        </w:rPr>
        <w:t>Konferans-Sempozyum Örneği</w:t>
      </w:r>
    </w:p>
    <w:p w:rsidR="0060316F" w:rsidRDefault="004E69FD" w:rsidP="0060316F">
      <w:pPr>
        <w:pStyle w:val="KaynaklarListesi"/>
      </w:pPr>
      <w:r>
        <w:t>Nilüfer, D.</w:t>
      </w:r>
      <w:r w:rsidR="00EF629A">
        <w:t>,</w:t>
      </w:r>
      <w:r w:rsidR="0060316F">
        <w:t xml:space="preserve"> </w:t>
      </w:r>
      <w:r w:rsidR="0060316F" w:rsidRPr="00702BC1">
        <w:t>&amp;</w:t>
      </w:r>
      <w:r w:rsidR="0060316F">
        <w:t xml:space="preserve"> Boyacıoğlu, D. (2003). Süt ürünlerinde diyet liflerinin ingredyen olarak</w:t>
      </w:r>
    </w:p>
    <w:p w:rsidR="00701F96" w:rsidRDefault="0060316F" w:rsidP="0060316F">
      <w:pPr>
        <w:pStyle w:val="KaynaklarListesi"/>
        <w:ind w:firstLine="0"/>
      </w:pPr>
      <w:r>
        <w:t xml:space="preserve">kullanımı. </w:t>
      </w:r>
      <w:r w:rsidRPr="0060316F">
        <w:rPr>
          <w:i/>
        </w:rPr>
        <w:t>Süt Endüstrisinde Yeni Eğilimler Sempozyumu</w:t>
      </w:r>
      <w:r>
        <w:t>, İzmir/Türkiye, 58-65.</w:t>
      </w:r>
    </w:p>
    <w:p w:rsidR="0060316F" w:rsidRDefault="0060316F" w:rsidP="00762B0A">
      <w:pPr>
        <w:pStyle w:val="KaynaklarListesi"/>
        <w:rPr>
          <w:b/>
        </w:rPr>
      </w:pPr>
    </w:p>
    <w:p w:rsidR="00701F96" w:rsidRPr="00762B0A" w:rsidRDefault="00BA201F" w:rsidP="00762B0A">
      <w:pPr>
        <w:pStyle w:val="KaynaklarListesi"/>
        <w:rPr>
          <w:b/>
        </w:rPr>
      </w:pPr>
      <w:r w:rsidRPr="00BA201F">
        <w:rPr>
          <w:b/>
        </w:rPr>
        <w:t>Kitap Örneği</w:t>
      </w:r>
    </w:p>
    <w:p w:rsidR="00701F96" w:rsidRPr="00762B0A" w:rsidRDefault="00762B0A" w:rsidP="00762B0A">
      <w:pPr>
        <w:pStyle w:val="KaynaklarListesi"/>
        <w:rPr>
          <w:i/>
        </w:rPr>
      </w:pPr>
      <w:r>
        <w:t>Elgün, A.</w:t>
      </w:r>
      <w:r w:rsidR="00EF629A">
        <w:t>,</w:t>
      </w:r>
      <w:r>
        <w:t xml:space="preserve"> </w:t>
      </w:r>
      <w:r w:rsidRPr="00702BC1">
        <w:t>&amp;</w:t>
      </w:r>
      <w:r>
        <w:t xml:space="preserve"> Ergutay, Z. (1995). Tahıl İşleme Teknolojisi. </w:t>
      </w:r>
      <w:r w:rsidRPr="00762B0A">
        <w:rPr>
          <w:i/>
        </w:rPr>
        <w:t>Atatürk Üniversitesi Ziraat</w:t>
      </w:r>
      <w:r>
        <w:rPr>
          <w:i/>
        </w:rPr>
        <w:t xml:space="preserve"> </w:t>
      </w:r>
      <w:r w:rsidRPr="00762B0A">
        <w:rPr>
          <w:i/>
        </w:rPr>
        <w:t>Fakültesi Yayınları</w:t>
      </w:r>
      <w:r>
        <w:t>,</w:t>
      </w:r>
      <w:r w:rsidR="0060316F">
        <w:t xml:space="preserve"> Erzurum,</w:t>
      </w:r>
      <w:r>
        <w:t xml:space="preserve"> 376.</w:t>
      </w:r>
    </w:p>
    <w:p w:rsidR="00701F96" w:rsidRPr="00574F62" w:rsidRDefault="00701F96" w:rsidP="00701F96">
      <w:pPr>
        <w:pStyle w:val="KaynaklarListesi"/>
      </w:pPr>
    </w:p>
    <w:p w:rsidR="00BA201F" w:rsidRPr="00BA201F" w:rsidRDefault="00BA201F" w:rsidP="00701F96">
      <w:pPr>
        <w:pStyle w:val="KaynaklarListesi"/>
        <w:rPr>
          <w:b/>
        </w:rPr>
      </w:pPr>
      <w:r w:rsidRPr="00BA201F">
        <w:rPr>
          <w:b/>
        </w:rPr>
        <w:t>Tez Örneği</w:t>
      </w:r>
    </w:p>
    <w:p w:rsidR="00701F96" w:rsidRDefault="00561F24" w:rsidP="00701F96">
      <w:pPr>
        <w:pStyle w:val="KaynaklarListesi"/>
      </w:pPr>
      <w:r>
        <w:t>Meral</w:t>
      </w:r>
      <w:r w:rsidR="00702BC1">
        <w:t>,</w:t>
      </w:r>
      <w:r>
        <w:t xml:space="preserve"> H</w:t>
      </w:r>
      <w:r w:rsidR="00701F96" w:rsidRPr="00574F62">
        <w:t>.</w:t>
      </w:r>
      <w:r w:rsidR="00702BC1">
        <w:t xml:space="preserve"> (</w:t>
      </w:r>
      <w:r>
        <w:t>2017</w:t>
      </w:r>
      <w:r w:rsidR="00702BC1">
        <w:t>).</w:t>
      </w:r>
      <w:r w:rsidR="00701F96" w:rsidRPr="00EA26F7">
        <w:t xml:space="preserve"> </w:t>
      </w:r>
      <w:r w:rsidRPr="00561F24">
        <w:t>Farklı koşullarda bayatlamış ekmeklerden elde edilen unların ekmek kalitesi üzerine etkisi</w:t>
      </w:r>
      <w:r>
        <w:t>. Yüksek Lisans</w:t>
      </w:r>
      <w:r w:rsidR="00701F96" w:rsidRPr="00574F62">
        <w:t xml:space="preserve"> Tezi, </w:t>
      </w:r>
      <w:r>
        <w:rPr>
          <w:i/>
        </w:rPr>
        <w:t>Atatürk</w:t>
      </w:r>
      <w:r w:rsidR="00701F96" w:rsidRPr="00574F62">
        <w:rPr>
          <w:i/>
        </w:rPr>
        <w:t xml:space="preserve"> Üniversitesi Fen Bilimleri Enstitüsü</w:t>
      </w:r>
      <w:r>
        <w:t>, Erzurum</w:t>
      </w:r>
      <w:r w:rsidR="0060316F">
        <w:t>,</w:t>
      </w:r>
      <w:r w:rsidR="00762B0A">
        <w:t xml:space="preserve"> 72</w:t>
      </w:r>
      <w:r>
        <w:t>.</w:t>
      </w:r>
    </w:p>
    <w:p w:rsidR="00701F96" w:rsidRDefault="00701F96" w:rsidP="00701F96">
      <w:pPr>
        <w:pStyle w:val="KaynaklarListesi"/>
      </w:pPr>
    </w:p>
    <w:p w:rsidR="00BA201F" w:rsidRPr="00BA201F" w:rsidRDefault="00BA201F" w:rsidP="00701F96">
      <w:pPr>
        <w:pStyle w:val="KaynaklarListesi"/>
        <w:rPr>
          <w:b/>
        </w:rPr>
      </w:pPr>
      <w:r w:rsidRPr="00BA201F">
        <w:rPr>
          <w:b/>
        </w:rPr>
        <w:t>Makale Örneği</w:t>
      </w:r>
    </w:p>
    <w:p w:rsidR="00701F96" w:rsidRDefault="004E69FD" w:rsidP="00701F96">
      <w:pPr>
        <w:pStyle w:val="KaynaklarListesi"/>
      </w:pPr>
      <w:r>
        <w:t>Somers, D. J., Isaac, P.</w:t>
      </w:r>
      <w:r w:rsidR="00EF629A">
        <w:t>,</w:t>
      </w:r>
      <w:r w:rsidR="00702BC1" w:rsidRPr="00702BC1">
        <w:t xml:space="preserve"> &amp; Edwards, K. (2004). A high-density microsatellite consensus map for bread wheat (</w:t>
      </w:r>
      <w:r w:rsidR="00702BC1" w:rsidRPr="00702BC1">
        <w:rPr>
          <w:i/>
        </w:rPr>
        <w:t>Triticum aestivum</w:t>
      </w:r>
      <w:r w:rsidR="00702BC1" w:rsidRPr="00702BC1">
        <w:t xml:space="preserve"> L.). </w:t>
      </w:r>
      <w:r w:rsidR="00702BC1" w:rsidRPr="00702BC1">
        <w:rPr>
          <w:i/>
        </w:rPr>
        <w:t>Theoretical and Applied Genetics</w:t>
      </w:r>
      <w:r w:rsidR="00702BC1" w:rsidRPr="00702BC1">
        <w:t>, </w:t>
      </w:r>
      <w:r w:rsidR="00702BC1" w:rsidRPr="00702BC1">
        <w:rPr>
          <w:i/>
        </w:rPr>
        <w:t>109</w:t>
      </w:r>
      <w:r w:rsidR="00702BC1" w:rsidRPr="00702BC1">
        <w:t>(6), 1105-1114.</w:t>
      </w:r>
    </w:p>
    <w:p w:rsidR="00526521" w:rsidRDefault="00526521" w:rsidP="00701F96">
      <w:pPr>
        <w:pStyle w:val="KaynaklarListesi"/>
      </w:pPr>
    </w:p>
    <w:p w:rsidR="00702BC1" w:rsidRPr="00526521" w:rsidRDefault="00A31C9C" w:rsidP="00701F96">
      <w:pPr>
        <w:pStyle w:val="KaynaklarListesi"/>
        <w:rPr>
          <w:b/>
        </w:rPr>
      </w:pPr>
      <w:r>
        <w:rPr>
          <w:b/>
        </w:rPr>
        <w:t>İnternet Sitesi Ö</w:t>
      </w:r>
      <w:r w:rsidR="00526521" w:rsidRPr="00526521">
        <w:rPr>
          <w:b/>
        </w:rPr>
        <w:t>rneği</w:t>
      </w:r>
    </w:p>
    <w:p w:rsidR="00526521" w:rsidRPr="00472EE7" w:rsidRDefault="00C117FF" w:rsidP="00C117FF">
      <w:pPr>
        <w:pStyle w:val="KaynaklarListesi"/>
        <w:rPr>
          <w:noProof/>
          <w:color w:val="000000"/>
        </w:rPr>
      </w:pPr>
      <w:r>
        <w:rPr>
          <w:noProof/>
          <w:color w:val="000000"/>
        </w:rPr>
        <w:t>Anonim</w:t>
      </w:r>
      <w:r w:rsidR="00526521" w:rsidRPr="00472EE7">
        <w:rPr>
          <w:noProof/>
          <w:color w:val="000000"/>
        </w:rPr>
        <w:t xml:space="preserve">, </w:t>
      </w:r>
      <w:r w:rsidR="00526521">
        <w:rPr>
          <w:noProof/>
          <w:color w:val="000000"/>
        </w:rPr>
        <w:t>(</w:t>
      </w:r>
      <w:r>
        <w:rPr>
          <w:noProof/>
          <w:color w:val="000000"/>
        </w:rPr>
        <w:t>2017</w:t>
      </w:r>
      <w:r w:rsidR="00526521">
        <w:rPr>
          <w:noProof/>
          <w:color w:val="000000"/>
        </w:rPr>
        <w:t>).</w:t>
      </w:r>
      <w:r>
        <w:rPr>
          <w:noProof/>
          <w:color w:val="000000"/>
        </w:rPr>
        <w:t xml:space="preserve"> Obezite nedir?.</w:t>
      </w:r>
      <w:r w:rsidR="00526521" w:rsidRPr="00472EE7">
        <w:rPr>
          <w:noProof/>
          <w:color w:val="000000"/>
        </w:rPr>
        <w:t xml:space="preserve"> </w:t>
      </w:r>
      <w:hyperlink r:id="rId16" w:history="1">
        <w:r w:rsidRPr="001112F1">
          <w:rPr>
            <w:rStyle w:val="Kpr"/>
            <w:noProof/>
          </w:rPr>
          <w:t>https://hsgm.saglik.gov.tr/tr/obezite/obezite-nedir.html</w:t>
        </w:r>
      </w:hyperlink>
      <w:r>
        <w:rPr>
          <w:noProof/>
          <w:color w:val="000000"/>
        </w:rPr>
        <w:t xml:space="preserve"> </w:t>
      </w:r>
      <w:r w:rsidR="00526521" w:rsidRPr="00472EE7">
        <w:rPr>
          <w:noProof/>
        </w:rPr>
        <w:t>[</w:t>
      </w:r>
      <w:r>
        <w:rPr>
          <w:noProof/>
          <w:color w:val="000000"/>
        </w:rPr>
        <w:t>Ziyaret Tarihi: 9 Mart 202</w:t>
      </w:r>
      <w:r w:rsidR="00526521" w:rsidRPr="00472EE7">
        <w:rPr>
          <w:noProof/>
          <w:color w:val="000000"/>
        </w:rPr>
        <w:t>2].</w:t>
      </w:r>
    </w:p>
    <w:p w:rsidR="00526521" w:rsidRDefault="00526521" w:rsidP="00701F96">
      <w:pPr>
        <w:pStyle w:val="KaynaklarListesi"/>
        <w:rPr>
          <w:color w:val="0000FF"/>
        </w:rPr>
      </w:pPr>
    </w:p>
    <w:p w:rsidR="00526521" w:rsidRDefault="00526521" w:rsidP="00701F96">
      <w:pPr>
        <w:pStyle w:val="KaynaklarListesi"/>
        <w:rPr>
          <w:color w:val="0000FF"/>
        </w:rPr>
      </w:pPr>
    </w:p>
    <w:p w:rsidR="00701F96" w:rsidRDefault="00701F96" w:rsidP="00701F96">
      <w:pPr>
        <w:pStyle w:val="KaynaklarListesi"/>
        <w:rPr>
          <w:color w:val="0000FF"/>
        </w:rPr>
      </w:pPr>
      <w:r w:rsidRPr="00CF6FC2">
        <w:rPr>
          <w:color w:val="0000FF"/>
        </w:rPr>
        <w:t>Diğer örneklenmeyen kaynakları benzer şekilde yazınız.</w:t>
      </w:r>
    </w:p>
    <w:p w:rsidR="008B63AD" w:rsidRDefault="008B63AD" w:rsidP="002E61D0">
      <w:pPr>
        <w:pStyle w:val="KaynaklarListesi"/>
      </w:pPr>
    </w:p>
    <w:p w:rsidR="00702BC1" w:rsidRDefault="00702BC1" w:rsidP="00702BC1">
      <w:pPr>
        <w:pStyle w:val="KaynaklarListesi"/>
        <w:ind w:left="0" w:firstLine="0"/>
      </w:pPr>
    </w:p>
    <w:p w:rsidR="00D1128C" w:rsidRDefault="003A35DC" w:rsidP="003A35DC">
      <w:pPr>
        <w:pStyle w:val="KaynaklarListesi"/>
      </w:pPr>
      <w:r>
        <w:t>Kaynakların metin içindeki gösterimi cümle başında ve ortasında soyad ve tarih belirtilerek cümle sonunda ise parantez içinde soyad ve tarih belirtilerek yapılmalıdır.</w:t>
      </w:r>
    </w:p>
    <w:p w:rsidR="00D1128C" w:rsidRDefault="00D1128C" w:rsidP="003A35DC">
      <w:pPr>
        <w:pStyle w:val="KaynaklarListesi"/>
      </w:pPr>
    </w:p>
    <w:p w:rsidR="003A35DC" w:rsidRDefault="003A35DC" w:rsidP="00D1128C">
      <w:pPr>
        <w:pStyle w:val="KaynaklarListesi"/>
      </w:pPr>
      <w:r>
        <w:t xml:space="preserve"> Örneğin;</w:t>
      </w:r>
      <w:r w:rsidRPr="003A35DC">
        <w:t xml:space="preserve"> </w:t>
      </w:r>
    </w:p>
    <w:bookmarkStart w:id="52" w:name="_Toc257628878"/>
    <w:bookmarkStart w:id="53" w:name="_Toc431460120"/>
    <w:p w:rsidR="003A35DC" w:rsidRDefault="003A35DC" w:rsidP="003A35DC">
      <w:r w:rsidRPr="00472EE7">
        <w:fldChar w:fldCharType="begin"/>
      </w:r>
      <w:r w:rsidRPr="00472EE7">
        <w:instrText xml:space="preserve"> ADDIN EN.CITE &lt;EndNote&gt;&lt;Cite AuthorYear="1"&gt;&lt;Author&gt;Tamer&lt;/Author&gt;&lt;Year&gt;2007&lt;/Year&gt;&lt;RecNum&gt;58&lt;/RecNum&gt;&lt;DisplayText&gt;Tamer ve ark. (2007)&lt;/DisplayText&gt;&lt;record&gt;&lt;rec-number&gt;58&lt;/rec-number&gt;&lt;foreign-keys&gt;&lt;key app="EN" db-id="aftd590ru92ex4e2wzpp9xpwspdsexaxzvwa" timestamp="1498053678"&gt;58&lt;/key&gt;&lt;/foreign-keys&gt;&lt;ref-type name="Journal Article"&gt;17&lt;/ref-type&gt;&lt;contributors&gt;&lt;authors&gt;&lt;author&gt;Tamer, C. E.&lt;/author&gt;&lt;author&gt;Kumral, A.&lt;/author&gt;&lt;author&gt;Asan, M.&lt;/author&gt;&lt;author&gt;Sahin, I.&lt;/author&gt;&lt;/authors&gt;&lt;/contributors&gt;&lt;auth-address&gt;Univ Uludag, Dept Food Engn, Fac Agr, TR-16059 Gorukle, Turkey&amp;#xD;Turkish Minist Agr &amp;amp; Rural Affairs, Gen Directorate Protect &amp;amp; Control, TR-06100 Ankara, Turkey&lt;/auth-address&gt;&lt;titles&gt;&lt;title&gt;Chemical compositions of traditional Tarhana having different formulations&lt;/title&gt;&lt;secondary-title&gt;Journal of Food Processing and Preservation&lt;/secondary-title&gt;&lt;alt-title&gt;J Food Process Pres&lt;/alt-title&gt;&lt;/titles&gt;&lt;periodical&gt;&lt;full-title&gt;Journal of Food Processing and Preservation&lt;/full-title&gt;&lt;abbr-1&gt;J Food Process Pres&lt;/abbr-1&gt;&lt;/periodical&gt;&lt;alt-periodical&gt;&lt;full-title&gt;Journal of Food Processing and Preservation&lt;/full-title&gt;&lt;abbr-1&gt;J Food Process Pres&lt;/abbr-1&gt;&lt;/alt-periodical&gt;&lt;pages&gt;116-126&lt;/pages&gt;&lt;volume&gt;31&lt;/volume&gt;&lt;number&gt;1&lt;/number&gt;&lt;keywords&gt;&lt;keyword&gt;turkish cereal food&lt;/keyword&gt;&lt;keyword&gt;sensory properties&lt;/keyword&gt;&lt;keyword&gt;fermentation&lt;/keyword&gt;&lt;keyword&gt;kishk&lt;/keyword&gt;&lt;keyword&gt;extrusion&lt;/keyword&gt;&lt;keyword&gt;variables&lt;/keyword&gt;&lt;keyword&gt;quality&lt;/keyword&gt;&lt;/keywords&gt;&lt;dates&gt;&lt;year&gt;2007&lt;/year&gt;&lt;pub-dates&gt;&lt;date&gt;Feb&lt;/date&gt;&lt;/pub-dates&gt;&lt;/dates&gt;&lt;isbn&gt;0145-8892&lt;/isbn&gt;&lt;accession-num&gt;WOS:000243404700009&lt;/accession-num&gt;&lt;urls&gt;&lt;related-urls&gt;&lt;url&gt;&amp;lt;Go to ISI&amp;gt;://WOS:000243404700009&lt;/url&gt;&lt;url&gt;http://onlinelibrary.wiley.com/store/10.1111/j.1745-4549.2007.00113.x/asset/j.1745-4549.2007.00113.x.pdf?v=1&amp;amp;t=j472sjyo&amp;amp;s=1b918efb0e60b3aae34dca5d2313bdce89a31563&lt;/url&gt;&lt;/related-urls&gt;&lt;/urls&gt;&lt;electronic-resource-num&gt;DOI 10.1111/j.1745-4549.2007.00113.x&lt;/electronic-resource-num&gt;&lt;language&gt;English&lt;/language&gt;&lt;/record&gt;&lt;/Cite&gt;&lt;/EndNote&gt;</w:instrText>
      </w:r>
      <w:r w:rsidRPr="00472EE7">
        <w:fldChar w:fldCharType="separate"/>
      </w:r>
      <w:r w:rsidRPr="00472EE7">
        <w:rPr>
          <w:noProof/>
        </w:rPr>
        <w:t>Tamer ve ark. (2007)</w:t>
      </w:r>
      <w:r w:rsidRPr="00472EE7">
        <w:fldChar w:fldCharType="end"/>
      </w:r>
      <w:r w:rsidRPr="00472EE7">
        <w:t xml:space="preserve"> çalışmalarında Türkiye’nin farklı bölgelerinden topladığı 21 </w:t>
      </w:r>
      <w:r>
        <w:t>örneği</w:t>
      </w:r>
      <w:r w:rsidRPr="00472EE7">
        <w:t xml:space="preserve"> kimyasal özellikleri açısından incelemişler</w:t>
      </w:r>
      <w:r>
        <w:t>dir.</w:t>
      </w:r>
    </w:p>
    <w:p w:rsidR="003A35DC" w:rsidRDefault="005F0FDE" w:rsidP="005F0FDE">
      <w:pPr>
        <w:rPr>
          <w:lang w:val="en-GB"/>
        </w:rPr>
      </w:pPr>
      <w:r>
        <w:rPr>
          <w:lang w:val="en-GB"/>
        </w:rPr>
        <w:t xml:space="preserve">Bu ürün </w:t>
      </w:r>
      <w:r w:rsidRPr="00472EE7">
        <w:rPr>
          <w:lang w:val="en-GB"/>
        </w:rPr>
        <w:t>beslenme açısından önem arz etmekte özellikle çocuk ve hasta besl</w:t>
      </w:r>
      <w:r w:rsidR="00562C0B">
        <w:rPr>
          <w:lang w:val="en-GB"/>
        </w:rPr>
        <w:t>enmesinde kolay sindirimi ile</w:t>
      </w:r>
      <w:r w:rsidRPr="00472EE7">
        <w:rPr>
          <w:lang w:val="en-GB"/>
        </w:rPr>
        <w:t xml:space="preserve"> tavsiye edilmektedir </w:t>
      </w:r>
      <w:r w:rsidRPr="00472EE7">
        <w:rPr>
          <w:lang w:val="en-GB"/>
        </w:rPr>
        <w:fldChar w:fldCharType="begin"/>
      </w:r>
      <w:r>
        <w:rPr>
          <w:lang w:val="en-GB"/>
        </w:rPr>
        <w:instrText xml:space="preserve"> ADDIN EN.CITE &lt;EndNote&gt;&lt;Cite&gt;&lt;Author&gt;Hançer&lt;/Author&gt;&lt;Year&gt;2010&lt;/Year&gt;&lt;RecNum&gt;33&lt;/RecNum&gt;&lt;DisplayText&gt;(Hançer, 2010)&lt;/DisplayText&gt;&lt;record&gt;&lt;rec-number&gt;33&lt;/rec-number&gt;&lt;foreign-keys&gt;&lt;key app="EN" db-id="vztxdxt2h25fd9esvs752prfpz2pfefezt20" timestamp="1508998823"&gt;33&lt;/key&gt;&lt;/foreign-keys&gt;&lt;ref-type name="Thesis"&gt;32&lt;/ref-type&gt;&lt;contributors&gt;&lt;authors&gt;&lt;author&gt;Hançer, A.&lt;/author&gt;&lt;/authors&gt;&lt;/contributors&gt;&lt;titles&gt;&lt;title&gt;Besinsel liflerin tarhana üretiminde kullanımı&lt;/title&gt;&lt;secondary-title&gt;Gıda Müh. Anabilim Dalı&lt;/secondary-title&gt;&lt;/titles&gt;&lt;volume&gt;Yüksek Lisans Tezi&lt;/volume&gt;&lt;dates&gt;&lt;year&gt;2010&lt;/year&gt;&lt;/dates&gt;&lt;pub-location&gt;Malatya&lt;/pub-location&gt;&lt;publisher&gt;İnönü Üniversitesi&lt;/publisher&gt;&lt;urls&gt;&lt;/urls&gt;&lt;/record&gt;&lt;/Cite&gt;&lt;/EndNote&gt;</w:instrText>
      </w:r>
      <w:r w:rsidRPr="00472EE7">
        <w:rPr>
          <w:lang w:val="en-GB"/>
        </w:rPr>
        <w:fldChar w:fldCharType="separate"/>
      </w:r>
      <w:r w:rsidRPr="00472EE7">
        <w:rPr>
          <w:noProof/>
          <w:lang w:val="en-GB"/>
        </w:rPr>
        <w:t>(Hançer, 2010)</w:t>
      </w:r>
      <w:r w:rsidRPr="00472EE7">
        <w:rPr>
          <w:lang w:val="en-GB"/>
        </w:rPr>
        <w:fldChar w:fldCharType="end"/>
      </w:r>
      <w:r w:rsidRPr="00472EE7">
        <w:rPr>
          <w:lang w:val="en-GB"/>
        </w:rPr>
        <w:t>.</w:t>
      </w:r>
    </w:p>
    <w:p w:rsidR="0091010F" w:rsidRDefault="00A64A81" w:rsidP="0091010F">
      <w:pPr>
        <w:ind w:firstLine="360"/>
      </w:pPr>
      <w:r>
        <w:t>Enerji</w:t>
      </w:r>
      <w:r w:rsidR="0091010F" w:rsidRPr="009B6B37">
        <w:t xml:space="preserve"> kısı</w:t>
      </w:r>
      <w:r>
        <w:t>tlaması yaşam süresini uzatmamaktadır</w:t>
      </w:r>
      <w:r w:rsidR="0091010F">
        <w:t xml:space="preserve"> (</w:t>
      </w:r>
      <w:r w:rsidR="0091010F" w:rsidRPr="00330020">
        <w:t>Fanson</w:t>
      </w:r>
      <w:r w:rsidR="0091010F">
        <w:t xml:space="preserve"> ve</w:t>
      </w:r>
      <w:r w:rsidR="0091010F" w:rsidRPr="00330020">
        <w:t xml:space="preserve"> Taylor</w:t>
      </w:r>
      <w:r w:rsidR="0091010F">
        <w:t>, 2012).</w:t>
      </w:r>
    </w:p>
    <w:p w:rsidR="0091010F" w:rsidRDefault="0091010F" w:rsidP="0091010F">
      <w:pPr>
        <w:ind w:firstLine="360"/>
      </w:pPr>
      <w:r>
        <w:t>Yüksek proteinli diyetlerin yağ kütlesi kaybı ve BKİ üzerine anlamlı bir etkisinin olmadığı belirtilmiştir (Santesso ve ark., 2012).</w:t>
      </w:r>
    </w:p>
    <w:p w:rsidR="00D65412" w:rsidRDefault="00112242" w:rsidP="0091010F">
      <w:pPr>
        <w:ind w:firstLine="360"/>
      </w:pPr>
      <w:r w:rsidRPr="007E439D">
        <w:rPr>
          <w:color w:val="000000" w:themeColor="text1"/>
        </w:rPr>
        <w:t>Kaynak listesi yazar soyadına göre alfabetik olarak düzenlenir, fakat numaralandırılmaz. Kaynağa, metinde parantez içinde gösterilen yazarın soyadı, yayın tarihi ve sayfa num</w:t>
      </w:r>
      <w:r w:rsidR="0091010F">
        <w:rPr>
          <w:color w:val="000000" w:themeColor="text1"/>
        </w:rPr>
        <w:t>arası ile birlikte atıf yapılır.</w:t>
      </w:r>
    </w:p>
    <w:p w:rsidR="00E939C1" w:rsidRDefault="00805AA9" w:rsidP="00D1128C">
      <w:pPr>
        <w:ind w:firstLine="0"/>
      </w:pPr>
      <w:r>
        <w:rPr>
          <w:noProof/>
        </w:rPr>
        <w:lastRenderedPageBreak/>
        <mc:AlternateContent>
          <mc:Choice Requires="wps">
            <w:drawing>
              <wp:anchor distT="0" distB="0" distL="114300" distR="114300" simplePos="0" relativeHeight="251659776" behindDoc="0" locked="0" layoutInCell="1" allowOverlap="1" wp14:anchorId="0E4DE6A5" wp14:editId="5D961172">
                <wp:simplePos x="0" y="0"/>
                <wp:positionH relativeFrom="column">
                  <wp:posOffset>3292475</wp:posOffset>
                </wp:positionH>
                <wp:positionV relativeFrom="paragraph">
                  <wp:posOffset>-11430</wp:posOffset>
                </wp:positionV>
                <wp:extent cx="2800350" cy="962025"/>
                <wp:effectExtent l="0" t="0" r="19050" b="28575"/>
                <wp:wrapNone/>
                <wp:docPr id="4" name="AutoShape 2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00350" cy="962025"/>
                        </a:xfrm>
                        <a:prstGeom prst="bracePair">
                          <a:avLst>
                            <a:gd name="adj" fmla="val 8333"/>
                          </a:avLst>
                        </a:prstGeom>
                        <a:solidFill>
                          <a:srgbClr val="FFFF99"/>
                        </a:solidFill>
                        <a:ln w="9525">
                          <a:solidFill>
                            <a:srgbClr val="FF0000"/>
                          </a:solidFill>
                          <a:round/>
                          <a:headEnd/>
                          <a:tailEnd/>
                        </a:ln>
                      </wps:spPr>
                      <wps:txbx>
                        <w:txbxContent>
                          <w:p w:rsidR="003A35DC" w:rsidRPr="004C23BF" w:rsidRDefault="003A35DC" w:rsidP="0048536E">
                            <w:pPr>
                              <w:jc w:val="center"/>
                              <w:rPr>
                                <w:b/>
                                <w:color w:val="FF0000"/>
                              </w:rPr>
                            </w:pPr>
                            <w:r w:rsidRPr="004C23BF">
                              <w:rPr>
                                <w:b/>
                                <w:color w:val="FF0000"/>
                              </w:rPr>
                              <w:t>Dikkat!</w:t>
                            </w:r>
                          </w:p>
                          <w:p w:rsidR="003A35DC" w:rsidRPr="00D37A66" w:rsidRDefault="003A35DC" w:rsidP="0048536E">
                            <w:pPr>
                              <w:jc w:val="center"/>
                              <w:rPr>
                                <w:b/>
                                <w:color w:val="0000FF"/>
                              </w:rPr>
                            </w:pPr>
                            <w:r>
                              <w:rPr>
                                <w:b/>
                                <w:color w:val="0000FF"/>
                              </w:rPr>
                              <w:t>Başlık sayfa başında olmalıdır.</w:t>
                            </w:r>
                          </w:p>
                          <w:p w:rsidR="003A35DC" w:rsidRPr="00480905" w:rsidRDefault="003A35DC" w:rsidP="0048536E">
                            <w:pPr>
                              <w:jc w:val="center"/>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48536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4DE6A5" id="AutoShape 214" o:spid="_x0000_s1043" type="#_x0000_t186" style="position:absolute;left:0;text-align:left;margin-left:259.25pt;margin-top:-.9pt;width:220.5pt;height:75.7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" filled="t" fillcolor="#ff9" strokecolor="red">
                <v:textbox>
                  <w:txbxContent>
                    <w:p w:rsidR="003A35DC" w:rsidRPr="004C23BF" w:rsidRDefault="003A35DC" w:rsidP="0048536E">
                      <w:pPr>
                        <w:jc w:val="center"/>
                        <w:rPr>
                          <w:b/>
                          <w:color w:val="FF0000"/>
                        </w:rPr>
                      </w:pPr>
                      <w:r w:rsidRPr="004C23BF">
                        <w:rPr>
                          <w:b/>
                          <w:color w:val="FF0000"/>
                        </w:rPr>
                        <w:t>Dikkat!</w:t>
                      </w:r>
                    </w:p>
                    <w:p w:rsidR="003A35DC" w:rsidRPr="00D37A66" w:rsidRDefault="003A35DC" w:rsidP="0048536E">
                      <w:pPr>
                        <w:jc w:val="center"/>
                        <w:rPr>
                          <w:b/>
                          <w:color w:val="0000FF"/>
                        </w:rPr>
                      </w:pPr>
                      <w:r>
                        <w:rPr>
                          <w:b/>
                          <w:color w:val="0000FF"/>
                        </w:rPr>
                        <w:t>Başlık sayfa başında olmalıdır.</w:t>
                      </w:r>
                    </w:p>
                    <w:p w:rsidR="003A35DC" w:rsidRPr="00480905" w:rsidRDefault="003A35DC" w:rsidP="0048536E">
                      <w:pPr>
                        <w:jc w:val="center"/>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48536E"/>
                  </w:txbxContent>
                </v:textbox>
              </v:shape>
            </w:pict>
          </mc:Fallback>
        </mc:AlternateContent>
      </w:r>
    </w:p>
    <w:p w:rsidR="00AC3478" w:rsidRPr="005B5FDE" w:rsidRDefault="00AC3478" w:rsidP="006F7B01">
      <w:pPr>
        <w:pStyle w:val="Balk1"/>
      </w:pPr>
      <w:bookmarkStart w:id="54" w:name="_Toc42690429"/>
      <w:r w:rsidRPr="005B5FDE">
        <w:t>EKLER</w:t>
      </w:r>
      <w:bookmarkEnd w:id="52"/>
      <w:bookmarkEnd w:id="53"/>
      <w:bookmarkEnd w:id="54"/>
    </w:p>
    <w:p w:rsidR="0048536E" w:rsidRDefault="0048536E" w:rsidP="00E4137D">
      <w:pPr>
        <w:pStyle w:val="TezMetni10Satr"/>
        <w:ind w:firstLine="0"/>
        <w:rPr>
          <w:b/>
        </w:rPr>
      </w:pPr>
    </w:p>
    <w:p w:rsidR="00E0198A" w:rsidRPr="005B5FDE" w:rsidRDefault="00E4137D" w:rsidP="00E4137D">
      <w:pPr>
        <w:pStyle w:val="TezMetni10Satr"/>
        <w:ind w:firstLine="0"/>
        <w:rPr>
          <w:b/>
        </w:rPr>
      </w:pPr>
      <w:r w:rsidRPr="005B5FDE">
        <w:rPr>
          <w:b/>
        </w:rPr>
        <w:t xml:space="preserve">EK-1 </w:t>
      </w:r>
      <w:r w:rsidRPr="005B5FDE">
        <w:t>Uygun bir başlık buraya yazılmalıdır.</w:t>
      </w:r>
    </w:p>
    <w:p w:rsidR="00E0198A" w:rsidRPr="005B5FDE" w:rsidRDefault="00E0198A" w:rsidP="002E61D0">
      <w:pPr>
        <w:pStyle w:val="TezMetni10Satr"/>
        <w:ind w:firstLine="0"/>
      </w:pPr>
    </w:p>
    <w:p w:rsidR="00E0198A" w:rsidRPr="005B5FDE" w:rsidRDefault="00E0198A" w:rsidP="002E61D0">
      <w:pPr>
        <w:pStyle w:val="TezMetni10Satr"/>
        <w:ind w:firstLine="0"/>
      </w:pPr>
    </w:p>
    <w:p w:rsidR="00E0198A" w:rsidRPr="005B5FDE" w:rsidRDefault="00E0198A" w:rsidP="002E61D0">
      <w:pPr>
        <w:pStyle w:val="TezMetni10Satr"/>
        <w:ind w:firstLine="0"/>
      </w:pPr>
    </w:p>
    <w:p w:rsidR="00AC3478" w:rsidRPr="005B5FDE" w:rsidRDefault="00AC3478" w:rsidP="002E61D0">
      <w:pPr>
        <w:pStyle w:val="TezMetni10Satr"/>
        <w:ind w:firstLine="0"/>
      </w:pPr>
    </w:p>
    <w:p w:rsidR="00E4137D" w:rsidRPr="005B5FDE" w:rsidRDefault="000F4C8F" w:rsidP="002E61D0">
      <w:pPr>
        <w:pStyle w:val="TezMetni10Satr"/>
        <w:ind w:firstLine="0"/>
      </w:pPr>
      <w:r>
        <w:rPr>
          <w:noProof/>
        </w:rPr>
        <mc:AlternateContent>
          <mc:Choice Requires="wps">
            <w:drawing>
              <wp:anchor distT="0" distB="0" distL="114300" distR="114300" simplePos="0" relativeHeight="251660800" behindDoc="0" locked="0" layoutInCell="1" allowOverlap="1" wp14:anchorId="61282385" wp14:editId="5BE78EBD">
                <wp:simplePos x="0" y="0"/>
                <wp:positionH relativeFrom="column">
                  <wp:posOffset>387350</wp:posOffset>
                </wp:positionH>
                <wp:positionV relativeFrom="paragraph">
                  <wp:posOffset>122555</wp:posOffset>
                </wp:positionV>
                <wp:extent cx="4229100" cy="1295400"/>
                <wp:effectExtent l="0" t="0" r="19050" b="19050"/>
                <wp:wrapNone/>
                <wp:docPr id="3" name="AutoShape 2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29100" cy="1295400"/>
                        </a:xfrm>
                        <a:prstGeom prst="bracePair">
                          <a:avLst>
                            <a:gd name="adj" fmla="val 8333"/>
                          </a:avLst>
                        </a:prstGeom>
                        <a:solidFill>
                          <a:srgbClr val="FFFF99"/>
                        </a:solidFill>
                        <a:ln w="9525">
                          <a:solidFill>
                            <a:srgbClr val="FF0000"/>
                          </a:solidFill>
                          <a:round/>
                          <a:headEnd/>
                          <a:tailEnd/>
                        </a:ln>
                      </wps:spPr>
                      <wps:txbx>
                        <w:txbxContent>
                          <w:p w:rsidR="003A35DC" w:rsidRPr="004C23BF" w:rsidRDefault="003A35DC" w:rsidP="0048536E">
                            <w:pPr>
                              <w:jc w:val="center"/>
                              <w:rPr>
                                <w:b/>
                                <w:color w:val="FF0000"/>
                              </w:rPr>
                            </w:pPr>
                            <w:r w:rsidRPr="004C23BF">
                              <w:rPr>
                                <w:b/>
                                <w:color w:val="FF0000"/>
                              </w:rPr>
                              <w:t>Dikkat!</w:t>
                            </w:r>
                          </w:p>
                          <w:p w:rsidR="003A35DC" w:rsidRDefault="003A35DC" w:rsidP="0048536E">
                            <w:pPr>
                              <w:jc w:val="center"/>
                              <w:rPr>
                                <w:b/>
                                <w:color w:val="0000FF"/>
                              </w:rPr>
                            </w:pPr>
                            <w:r>
                              <w:rPr>
                                <w:b/>
                                <w:color w:val="0000FF"/>
                              </w:rPr>
                              <w:t>Her EK ayrı bir sayfada verilmelidir.</w:t>
                            </w:r>
                          </w:p>
                          <w:p w:rsidR="003A35DC" w:rsidRPr="00D37A66" w:rsidRDefault="003A35DC" w:rsidP="0048536E">
                            <w:pPr>
                              <w:jc w:val="center"/>
                              <w:rPr>
                                <w:b/>
                                <w:color w:val="0000FF"/>
                              </w:rPr>
                            </w:pPr>
                            <w:r>
                              <w:rPr>
                                <w:b/>
                                <w:color w:val="0000FF"/>
                              </w:rPr>
                              <w:t>Tezde ekler bulunmuyor ise bu sayfayı siliniz.</w:t>
                            </w:r>
                          </w:p>
                          <w:p w:rsidR="003A35DC" w:rsidRPr="00480905" w:rsidRDefault="003A35DC" w:rsidP="0048536E">
                            <w:pPr>
                              <w:jc w:val="center"/>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48536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282385" id="AutoShape 216" o:spid="_x0000_s1044" type="#_x0000_t186" style="position:absolute;left:0;text-align:left;margin-left:30.5pt;margin-top:9.65pt;width:333pt;height:102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" filled="t" fillcolor="#ff9" strokecolor="red">
                <v:textbox>
                  <w:txbxContent>
                    <w:p w:rsidR="003A35DC" w:rsidRPr="004C23BF" w:rsidRDefault="003A35DC" w:rsidP="0048536E">
                      <w:pPr>
                        <w:jc w:val="center"/>
                        <w:rPr>
                          <w:b/>
                          <w:color w:val="FF0000"/>
                        </w:rPr>
                      </w:pPr>
                      <w:r w:rsidRPr="004C23BF">
                        <w:rPr>
                          <w:b/>
                          <w:color w:val="FF0000"/>
                        </w:rPr>
                        <w:t>Dikkat!</w:t>
                      </w:r>
                    </w:p>
                    <w:p w:rsidR="003A35DC" w:rsidRDefault="003A35DC" w:rsidP="0048536E">
                      <w:pPr>
                        <w:jc w:val="center"/>
                        <w:rPr>
                          <w:b/>
                          <w:color w:val="0000FF"/>
                        </w:rPr>
                      </w:pPr>
                      <w:r>
                        <w:rPr>
                          <w:b/>
                          <w:color w:val="0000FF"/>
                        </w:rPr>
                        <w:t>Her EK ayrı bir sayfada verilmelidir.</w:t>
                      </w:r>
                    </w:p>
                    <w:p w:rsidR="003A35DC" w:rsidRPr="00D37A66" w:rsidRDefault="003A35DC" w:rsidP="0048536E">
                      <w:pPr>
                        <w:jc w:val="center"/>
                        <w:rPr>
                          <w:b/>
                          <w:color w:val="0000FF"/>
                        </w:rPr>
                      </w:pPr>
                      <w:r>
                        <w:rPr>
                          <w:b/>
                          <w:color w:val="0000FF"/>
                        </w:rPr>
                        <w:t>Tezde ekler bulunmuyor ise bu sayfayı siliniz.</w:t>
                      </w:r>
                    </w:p>
                    <w:p w:rsidR="003A35DC" w:rsidRPr="00480905" w:rsidRDefault="003A35DC" w:rsidP="0048536E">
                      <w:pPr>
                        <w:jc w:val="center"/>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48536E"/>
                  </w:txbxContent>
                </v:textbox>
              </v:shape>
            </w:pict>
          </mc:Fallback>
        </mc:AlternateContent>
      </w: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D1128C" w:rsidRDefault="00D1128C" w:rsidP="00443319">
      <w:pPr>
        <w:pStyle w:val="TezMetni10Satr"/>
        <w:ind w:firstLine="0"/>
      </w:pPr>
    </w:p>
    <w:p w:rsidR="00443319" w:rsidRDefault="0053420B" w:rsidP="00443319">
      <w:pPr>
        <w:pStyle w:val="TezMetni10Satr"/>
        <w:ind w:firstLine="0"/>
      </w:pPr>
      <w:r w:rsidRPr="000F5801">
        <w:rPr>
          <w:noProof/>
        </w:rPr>
        <w:lastRenderedPageBreak/>
        <mc:AlternateContent>
          <mc:Choice Requires="wps">
            <w:drawing>
              <wp:anchor distT="0" distB="0" distL="114300" distR="114300" simplePos="0" relativeHeight="251666944" behindDoc="0" locked="0" layoutInCell="1" allowOverlap="1" wp14:anchorId="5D5BD84D" wp14:editId="2785F48A">
                <wp:simplePos x="0" y="0"/>
                <wp:positionH relativeFrom="column">
                  <wp:posOffset>3235325</wp:posOffset>
                </wp:positionH>
                <wp:positionV relativeFrom="paragraph">
                  <wp:posOffset>15875</wp:posOffset>
                </wp:positionV>
                <wp:extent cx="2971800" cy="1257300"/>
                <wp:effectExtent l="0" t="0" r="19050" b="19050"/>
                <wp:wrapNone/>
                <wp:docPr id="2" name="AutoShape 2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71800" cy="1257300"/>
                        </a:xfrm>
                        <a:prstGeom prst="bracePair">
                          <a:avLst>
                            <a:gd name="adj" fmla="val 8333"/>
                          </a:avLst>
                        </a:prstGeom>
                        <a:solidFill>
                          <a:srgbClr val="FFFF99"/>
                        </a:solidFill>
                        <a:ln w="9525">
                          <a:solidFill>
                            <a:srgbClr val="FF0000"/>
                          </a:solidFill>
                          <a:round/>
                          <a:headEnd/>
                          <a:tailEnd/>
                        </a:ln>
                      </wps:spPr>
                      <wps:txbx>
                        <w:txbxContent>
                          <w:p w:rsidR="003A35DC" w:rsidRPr="00E4137D" w:rsidRDefault="003A35DC" w:rsidP="0069039B">
                            <w:pPr>
                              <w:jc w:val="center"/>
                              <w:rPr>
                                <w:b/>
                                <w:color w:val="FF0000"/>
                              </w:rPr>
                            </w:pPr>
                            <w:r w:rsidRPr="00E4137D">
                              <w:rPr>
                                <w:b/>
                                <w:color w:val="FF0000"/>
                              </w:rPr>
                              <w:t>Dikkat!</w:t>
                            </w:r>
                          </w:p>
                          <w:p w:rsidR="003A35DC" w:rsidRDefault="003A35DC" w:rsidP="0069039B">
                            <w:pPr>
                              <w:jc w:val="center"/>
                              <w:rPr>
                                <w:b/>
                                <w:color w:val="0000FF"/>
                              </w:rPr>
                            </w:pPr>
                            <w:r>
                              <w:rPr>
                                <w:b/>
                                <w:color w:val="0000FF"/>
                              </w:rPr>
                              <w:t>S</w:t>
                            </w:r>
                            <w:r w:rsidRPr="00E4137D">
                              <w:rPr>
                                <w:b/>
                                <w:color w:val="0000FF"/>
                              </w:rPr>
                              <w:t>ayfa başında olmalıdır.</w:t>
                            </w:r>
                          </w:p>
                          <w:p w:rsidR="003A35DC" w:rsidRPr="00480905" w:rsidRDefault="003A35DC" w:rsidP="0069039B">
                            <w:pPr>
                              <w:jc w:val="center"/>
                              <w:rPr>
                                <w:b/>
                                <w:color w:val="FF0000"/>
                              </w:rPr>
                            </w:pPr>
                            <w:r w:rsidRPr="00E4137D">
                              <w:rPr>
                                <w:b/>
                                <w:color w:val="FF0000"/>
                              </w:rPr>
                              <w:t>Bu bilgi notunu çıktı almadan önce siliniz.</w:t>
                            </w:r>
                          </w:p>
                          <w:p w:rsidR="003A35DC" w:rsidRDefault="003A35DC" w:rsidP="0069039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5BD84D" id="AutoShape 290" o:spid="_x0000_s1045" type="#_x0000_t186" style="position:absolute;left:0;text-align:left;margin-left:254.75pt;margin-top:1.25pt;width:234pt;height:99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" filled="t" fillcolor="#ff9" strokecolor="red">
                <v:textbox>
                  <w:txbxContent>
                    <w:p w:rsidR="003A35DC" w:rsidRPr="00E4137D" w:rsidRDefault="003A35DC" w:rsidP="0069039B">
                      <w:pPr>
                        <w:jc w:val="center"/>
                        <w:rPr>
                          <w:b/>
                          <w:color w:val="FF0000"/>
                        </w:rPr>
                      </w:pPr>
                      <w:r w:rsidRPr="00E4137D">
                        <w:rPr>
                          <w:b/>
                          <w:color w:val="FF0000"/>
                        </w:rPr>
                        <w:t>Dikkat!</w:t>
                      </w:r>
                    </w:p>
                    <w:p w:rsidR="003A35DC" w:rsidRDefault="003A35DC" w:rsidP="0069039B">
                      <w:pPr>
                        <w:jc w:val="center"/>
                        <w:rPr>
                          <w:b/>
                          <w:color w:val="0000FF"/>
                        </w:rPr>
                      </w:pPr>
                      <w:r>
                        <w:rPr>
                          <w:b/>
                          <w:color w:val="0000FF"/>
                        </w:rPr>
                        <w:t>S</w:t>
                      </w:r>
                      <w:r w:rsidRPr="00E4137D">
                        <w:rPr>
                          <w:b/>
                          <w:color w:val="0000FF"/>
                        </w:rPr>
                        <w:t>ayfa başında olmalıdır.</w:t>
                      </w:r>
                    </w:p>
                    <w:p w:rsidR="003A35DC" w:rsidRPr="00480905" w:rsidRDefault="003A35DC" w:rsidP="0069039B">
                      <w:pPr>
                        <w:jc w:val="center"/>
                        <w:rPr>
                          <w:b/>
                          <w:color w:val="FF0000"/>
                        </w:rPr>
                      </w:pPr>
                      <w:r w:rsidRPr="00E4137D">
                        <w:rPr>
                          <w:b/>
                          <w:color w:val="FF0000"/>
                        </w:rPr>
                        <w:t>Bu bilgi notunu çıktı almadan önce siliniz.</w:t>
                      </w:r>
                    </w:p>
                    <w:p w:rsidR="003A35DC" w:rsidRDefault="003A35DC" w:rsidP="0069039B"/>
                  </w:txbxContent>
                </v:textbox>
              </v:shape>
            </w:pict>
          </mc:Fallback>
        </mc:AlternateContent>
      </w:r>
      <w:bookmarkStart w:id="55" w:name="_Toc257628879"/>
      <w:bookmarkStart w:id="56" w:name="_Toc257731558"/>
      <w:bookmarkStart w:id="57" w:name="_Toc262805260"/>
    </w:p>
    <w:p w:rsidR="0069039B" w:rsidRPr="005B5FDE" w:rsidRDefault="0069039B" w:rsidP="00805AA9">
      <w:pPr>
        <w:pStyle w:val="Balk1"/>
        <w:jc w:val="center"/>
      </w:pPr>
      <w:bookmarkStart w:id="58" w:name="_Toc431460121"/>
      <w:bookmarkStart w:id="59" w:name="_Toc42690430"/>
      <w:r w:rsidRPr="000F5801">
        <w:t>ÖZGEÇMİŞ</w:t>
      </w:r>
      <w:bookmarkEnd w:id="55"/>
      <w:bookmarkEnd w:id="56"/>
      <w:bookmarkEnd w:id="57"/>
      <w:bookmarkEnd w:id="58"/>
      <w:bookmarkEnd w:id="59"/>
    </w:p>
    <w:p w:rsidR="0069039B" w:rsidRDefault="0069039B" w:rsidP="0069039B">
      <w:pPr>
        <w:pStyle w:val="TezMetni10Satr"/>
        <w:ind w:firstLine="0"/>
        <w:jc w:val="left"/>
        <w:rPr>
          <w:b/>
          <w:lang w:val="en-US"/>
        </w:rPr>
      </w:pPr>
    </w:p>
    <w:p w:rsidR="0069039B" w:rsidRPr="00233316" w:rsidRDefault="0069039B" w:rsidP="0069039B">
      <w:pPr>
        <w:pStyle w:val="TezMetni10Satr"/>
        <w:ind w:firstLine="0"/>
        <w:jc w:val="left"/>
        <w:rPr>
          <w:b/>
          <w:lang w:val="en-US"/>
        </w:rPr>
      </w:pPr>
      <w:r w:rsidRPr="00233316">
        <w:rPr>
          <w:b/>
          <w:lang w:val="en-US"/>
        </w:rPr>
        <w:t>KİŞİSEL BİLGİLER</w:t>
      </w:r>
    </w:p>
    <w:p w:rsidR="0069039B" w:rsidRPr="00233316" w:rsidRDefault="0069039B" w:rsidP="0069039B">
      <w:pPr>
        <w:pStyle w:val="TezMetni10Satr"/>
        <w:ind w:firstLine="0"/>
        <w:jc w:val="left"/>
        <w:rPr>
          <w:b/>
          <w:lang w:val="en-US"/>
        </w:rPr>
      </w:pPr>
    </w:p>
    <w:tbl>
      <w:tblPr>
        <w:tblW w:w="8505" w:type="dxa"/>
        <w:tblCellMar>
          <w:right w:w="0" w:type="dxa"/>
        </w:tblCellMar>
        <w:tblLook w:val="01E0" w:firstRow="1" w:lastRow="1" w:firstColumn="1" w:lastColumn="1" w:noHBand="0" w:noVBand="0"/>
      </w:tblPr>
      <w:tblGrid>
        <w:gridCol w:w="2619"/>
        <w:gridCol w:w="5886"/>
      </w:tblGrid>
      <w:tr w:rsidR="0069039B" w:rsidRPr="00941BBA">
        <w:tc>
          <w:tcPr>
            <w:tcW w:w="2619" w:type="dxa"/>
            <w:vAlign w:val="center"/>
          </w:tcPr>
          <w:p w:rsidR="0069039B" w:rsidRPr="00941BBA" w:rsidRDefault="0069039B" w:rsidP="00D10ADD">
            <w:pPr>
              <w:pStyle w:val="TezMetni10Satr"/>
              <w:tabs>
                <w:tab w:val="left" w:pos="2381"/>
              </w:tabs>
              <w:ind w:firstLine="0"/>
              <w:jc w:val="left"/>
              <w:rPr>
                <w:b/>
                <w:lang w:val="en-US"/>
              </w:rPr>
            </w:pPr>
            <w:r w:rsidRPr="00941BBA">
              <w:rPr>
                <w:b/>
                <w:lang w:val="en-US"/>
              </w:rPr>
              <w:t>Adı Soyadı</w:t>
            </w:r>
            <w:r w:rsidRPr="00941BBA">
              <w:rPr>
                <w:b/>
                <w:lang w:val="en-US"/>
              </w:rPr>
              <w:tab/>
              <w:t>:</w:t>
            </w:r>
          </w:p>
        </w:tc>
        <w:tc>
          <w:tcPr>
            <w:tcW w:w="5886" w:type="dxa"/>
            <w:vAlign w:val="center"/>
          </w:tcPr>
          <w:p w:rsidR="0069039B" w:rsidRPr="00941BBA" w:rsidRDefault="0069039B" w:rsidP="00D10ADD">
            <w:pPr>
              <w:pStyle w:val="TezMetni10Satr"/>
              <w:ind w:firstLine="0"/>
              <w:jc w:val="left"/>
              <w:rPr>
                <w:lang w:val="en-US"/>
              </w:rPr>
            </w:pPr>
          </w:p>
        </w:tc>
      </w:tr>
      <w:tr w:rsidR="0069039B" w:rsidRPr="00941BBA">
        <w:tc>
          <w:tcPr>
            <w:tcW w:w="2619" w:type="dxa"/>
            <w:vAlign w:val="center"/>
          </w:tcPr>
          <w:p w:rsidR="0069039B" w:rsidRPr="00941BBA" w:rsidRDefault="0069039B" w:rsidP="00D10ADD">
            <w:pPr>
              <w:pStyle w:val="TezMetni10Satr"/>
              <w:tabs>
                <w:tab w:val="left" w:pos="2381"/>
              </w:tabs>
              <w:ind w:firstLine="0"/>
              <w:jc w:val="left"/>
              <w:rPr>
                <w:b/>
                <w:lang w:val="en-US"/>
              </w:rPr>
            </w:pPr>
            <w:r w:rsidRPr="00941BBA">
              <w:rPr>
                <w:b/>
                <w:lang w:val="en-US"/>
              </w:rPr>
              <w:t>Uyruğu</w:t>
            </w:r>
            <w:r w:rsidRPr="00941BBA">
              <w:rPr>
                <w:b/>
                <w:lang w:val="en-US"/>
              </w:rPr>
              <w:tab/>
              <w:t>:</w:t>
            </w:r>
          </w:p>
        </w:tc>
        <w:tc>
          <w:tcPr>
            <w:tcW w:w="5886" w:type="dxa"/>
            <w:vAlign w:val="center"/>
          </w:tcPr>
          <w:p w:rsidR="0069039B" w:rsidRPr="00941BBA" w:rsidRDefault="0069039B" w:rsidP="00D10ADD">
            <w:pPr>
              <w:pStyle w:val="TezMetni10Satr"/>
              <w:ind w:firstLine="0"/>
              <w:jc w:val="left"/>
              <w:rPr>
                <w:lang w:val="en-US"/>
              </w:rPr>
            </w:pPr>
          </w:p>
        </w:tc>
      </w:tr>
      <w:tr w:rsidR="0069039B" w:rsidRPr="00941BBA">
        <w:tc>
          <w:tcPr>
            <w:tcW w:w="2619" w:type="dxa"/>
            <w:vAlign w:val="center"/>
          </w:tcPr>
          <w:p w:rsidR="0069039B" w:rsidRPr="00941BBA" w:rsidRDefault="0069039B" w:rsidP="00D10ADD">
            <w:pPr>
              <w:pStyle w:val="TezMetni10Satr"/>
              <w:tabs>
                <w:tab w:val="left" w:pos="2381"/>
              </w:tabs>
              <w:ind w:firstLine="0"/>
              <w:jc w:val="left"/>
              <w:rPr>
                <w:b/>
                <w:lang w:val="en-US"/>
              </w:rPr>
            </w:pPr>
            <w:r w:rsidRPr="00941BBA">
              <w:rPr>
                <w:b/>
                <w:lang w:val="en-US"/>
              </w:rPr>
              <w:t>Doğum Yeri ve Tarihi</w:t>
            </w:r>
            <w:r w:rsidRPr="00941BBA">
              <w:rPr>
                <w:b/>
                <w:lang w:val="en-US"/>
              </w:rPr>
              <w:tab/>
              <w:t>:</w:t>
            </w:r>
          </w:p>
        </w:tc>
        <w:tc>
          <w:tcPr>
            <w:tcW w:w="5886" w:type="dxa"/>
            <w:vAlign w:val="center"/>
          </w:tcPr>
          <w:p w:rsidR="0069039B" w:rsidRPr="00941BBA" w:rsidRDefault="0069039B" w:rsidP="00D10ADD">
            <w:pPr>
              <w:pStyle w:val="TezMetni10Satr"/>
              <w:ind w:firstLine="0"/>
              <w:jc w:val="left"/>
              <w:rPr>
                <w:lang w:val="en-US"/>
              </w:rPr>
            </w:pPr>
          </w:p>
        </w:tc>
      </w:tr>
      <w:tr w:rsidR="00D36E7D" w:rsidRPr="00941BBA">
        <w:tc>
          <w:tcPr>
            <w:tcW w:w="2619" w:type="dxa"/>
            <w:vAlign w:val="center"/>
          </w:tcPr>
          <w:p w:rsidR="00D36E7D" w:rsidRPr="00941BBA" w:rsidRDefault="00D36E7D" w:rsidP="00D10ADD">
            <w:pPr>
              <w:pStyle w:val="TezMetni10Satr"/>
              <w:tabs>
                <w:tab w:val="left" w:pos="2381"/>
              </w:tabs>
              <w:ind w:firstLine="0"/>
              <w:jc w:val="left"/>
              <w:rPr>
                <w:b/>
                <w:lang w:val="en-US"/>
              </w:rPr>
            </w:pPr>
            <w:r>
              <w:rPr>
                <w:b/>
                <w:lang w:val="en-US"/>
              </w:rPr>
              <w:t>e-mail                             :</w:t>
            </w:r>
          </w:p>
        </w:tc>
        <w:tc>
          <w:tcPr>
            <w:tcW w:w="5886" w:type="dxa"/>
            <w:vAlign w:val="center"/>
          </w:tcPr>
          <w:p w:rsidR="00D36E7D" w:rsidRPr="00941BBA" w:rsidRDefault="00D36E7D" w:rsidP="00D10ADD">
            <w:pPr>
              <w:pStyle w:val="TezMetni10Satr"/>
              <w:ind w:firstLine="0"/>
              <w:jc w:val="left"/>
              <w:rPr>
                <w:lang w:val="en-US"/>
              </w:rPr>
            </w:pPr>
          </w:p>
        </w:tc>
      </w:tr>
    </w:tbl>
    <w:p w:rsidR="0069039B" w:rsidRDefault="0069039B" w:rsidP="0069039B">
      <w:pPr>
        <w:pStyle w:val="TezMetni10Satr"/>
        <w:ind w:firstLine="0"/>
        <w:jc w:val="left"/>
        <w:rPr>
          <w:b/>
          <w:lang w:val="en-US"/>
        </w:rPr>
      </w:pPr>
    </w:p>
    <w:p w:rsidR="00A04092" w:rsidRPr="00233316" w:rsidRDefault="00A04092" w:rsidP="0069039B">
      <w:pPr>
        <w:pStyle w:val="TezMetni10Satr"/>
        <w:ind w:firstLine="0"/>
        <w:jc w:val="left"/>
        <w:rPr>
          <w:b/>
          <w:lang w:val="en-US"/>
        </w:rPr>
      </w:pPr>
    </w:p>
    <w:p w:rsidR="0069039B" w:rsidRPr="00233316" w:rsidRDefault="0069039B" w:rsidP="0069039B">
      <w:pPr>
        <w:pStyle w:val="TezMetni10Satr"/>
        <w:ind w:firstLine="0"/>
        <w:jc w:val="left"/>
        <w:rPr>
          <w:b/>
          <w:lang w:val="en-US"/>
        </w:rPr>
      </w:pPr>
      <w:r w:rsidRPr="00233316">
        <w:rPr>
          <w:b/>
          <w:lang w:val="en-US"/>
        </w:rPr>
        <w:t>EĞİTİM</w:t>
      </w:r>
    </w:p>
    <w:p w:rsidR="0069039B" w:rsidRPr="00233316" w:rsidRDefault="0069039B" w:rsidP="0069039B">
      <w:pPr>
        <w:pStyle w:val="TezMetni10Satr"/>
        <w:ind w:firstLine="0"/>
        <w:jc w:val="left"/>
        <w:rPr>
          <w:b/>
          <w:lang w:val="en-US"/>
        </w:rPr>
      </w:pPr>
    </w:p>
    <w:tbl>
      <w:tblPr>
        <w:tblW w:w="8505" w:type="dxa"/>
        <w:tblCellMar>
          <w:right w:w="0" w:type="dxa"/>
        </w:tblCellMar>
        <w:tblLook w:val="01E0" w:firstRow="1" w:lastRow="1" w:firstColumn="1" w:lastColumn="1" w:noHBand="0" w:noVBand="0"/>
      </w:tblPr>
      <w:tblGrid>
        <w:gridCol w:w="1729"/>
        <w:gridCol w:w="5220"/>
        <w:gridCol w:w="1556"/>
      </w:tblGrid>
      <w:tr w:rsidR="0069039B" w:rsidRPr="00941BBA">
        <w:tc>
          <w:tcPr>
            <w:tcW w:w="1016" w:type="pct"/>
            <w:vAlign w:val="center"/>
          </w:tcPr>
          <w:p w:rsidR="0069039B" w:rsidRPr="00941BBA" w:rsidRDefault="0069039B" w:rsidP="00D10ADD">
            <w:pPr>
              <w:pStyle w:val="TezMetni10Satr"/>
              <w:ind w:firstLine="0"/>
              <w:jc w:val="left"/>
              <w:rPr>
                <w:b/>
                <w:lang w:val="en-US"/>
              </w:rPr>
            </w:pPr>
            <w:r w:rsidRPr="00941BBA">
              <w:rPr>
                <w:b/>
                <w:lang w:val="en-US"/>
              </w:rPr>
              <w:t>Derece</w:t>
            </w:r>
          </w:p>
        </w:tc>
        <w:tc>
          <w:tcPr>
            <w:tcW w:w="3069" w:type="pct"/>
            <w:vAlign w:val="center"/>
          </w:tcPr>
          <w:p w:rsidR="0069039B" w:rsidRPr="00941BBA" w:rsidRDefault="0069039B" w:rsidP="00D10ADD">
            <w:pPr>
              <w:pStyle w:val="TezMetni10Satr"/>
              <w:ind w:firstLine="0"/>
              <w:jc w:val="left"/>
              <w:rPr>
                <w:b/>
                <w:lang w:val="en-US"/>
              </w:rPr>
            </w:pPr>
            <w:r w:rsidRPr="00941BBA">
              <w:rPr>
                <w:b/>
                <w:lang w:val="en-US"/>
              </w:rPr>
              <w:t>Adı, İlçe, İl</w:t>
            </w:r>
          </w:p>
        </w:tc>
        <w:tc>
          <w:tcPr>
            <w:tcW w:w="915" w:type="pct"/>
            <w:vAlign w:val="center"/>
          </w:tcPr>
          <w:p w:rsidR="0069039B" w:rsidRPr="00941BBA" w:rsidRDefault="0069039B" w:rsidP="00D10ADD">
            <w:pPr>
              <w:pStyle w:val="TezMetni10Satr"/>
              <w:ind w:firstLine="0"/>
              <w:jc w:val="left"/>
              <w:rPr>
                <w:b/>
                <w:lang w:val="en-US"/>
              </w:rPr>
            </w:pPr>
            <w:r w:rsidRPr="00941BBA">
              <w:rPr>
                <w:b/>
                <w:lang w:val="en-US"/>
              </w:rPr>
              <w:t>Bitirme Yılı</w:t>
            </w:r>
          </w:p>
        </w:tc>
      </w:tr>
      <w:tr w:rsidR="0069039B" w:rsidRPr="00941BBA">
        <w:tc>
          <w:tcPr>
            <w:tcW w:w="1016" w:type="pct"/>
            <w:vAlign w:val="center"/>
          </w:tcPr>
          <w:p w:rsidR="0069039B" w:rsidRPr="00EA483B" w:rsidRDefault="00A04092" w:rsidP="00D10ADD">
            <w:pPr>
              <w:pStyle w:val="TezMetni10Satr"/>
              <w:tabs>
                <w:tab w:val="left" w:pos="1474"/>
              </w:tabs>
              <w:ind w:firstLine="0"/>
              <w:jc w:val="left"/>
              <w:rPr>
                <w:b/>
                <w:lang w:val="en-US"/>
              </w:rPr>
            </w:pPr>
            <w:r w:rsidRPr="00EA483B">
              <w:rPr>
                <w:b/>
                <w:lang w:val="en-US"/>
              </w:rPr>
              <w:t>İlkokul</w:t>
            </w:r>
            <w:r w:rsidR="0069039B" w:rsidRPr="00EA483B">
              <w:rPr>
                <w:b/>
                <w:lang w:val="en-US"/>
              </w:rPr>
              <w:tab/>
              <w:t>:</w:t>
            </w:r>
          </w:p>
        </w:tc>
        <w:tc>
          <w:tcPr>
            <w:tcW w:w="3069" w:type="pct"/>
            <w:vAlign w:val="center"/>
          </w:tcPr>
          <w:p w:rsidR="0069039B" w:rsidRPr="00941BBA" w:rsidRDefault="0069039B" w:rsidP="00D10ADD">
            <w:pPr>
              <w:pStyle w:val="TezMetni10Satr"/>
              <w:ind w:firstLine="0"/>
              <w:jc w:val="left"/>
              <w:rPr>
                <w:b/>
                <w:lang w:val="en-US"/>
              </w:rPr>
            </w:pPr>
          </w:p>
        </w:tc>
        <w:tc>
          <w:tcPr>
            <w:tcW w:w="915" w:type="pct"/>
            <w:vAlign w:val="center"/>
          </w:tcPr>
          <w:p w:rsidR="0069039B" w:rsidRPr="00941BBA" w:rsidRDefault="0069039B" w:rsidP="00D10ADD">
            <w:pPr>
              <w:pStyle w:val="TezMetni10Satr"/>
              <w:ind w:firstLine="0"/>
              <w:jc w:val="left"/>
              <w:rPr>
                <w:b/>
                <w:lang w:val="en-US"/>
              </w:rPr>
            </w:pPr>
          </w:p>
        </w:tc>
      </w:tr>
      <w:tr w:rsidR="0069039B" w:rsidRPr="00941BBA">
        <w:tc>
          <w:tcPr>
            <w:tcW w:w="1016" w:type="pct"/>
            <w:vAlign w:val="center"/>
          </w:tcPr>
          <w:p w:rsidR="0069039B" w:rsidRPr="00EA483B" w:rsidRDefault="00A04092" w:rsidP="00D10ADD">
            <w:pPr>
              <w:pStyle w:val="TezMetni10Satr"/>
              <w:tabs>
                <w:tab w:val="left" w:pos="1474"/>
              </w:tabs>
              <w:ind w:firstLine="0"/>
              <w:jc w:val="left"/>
              <w:rPr>
                <w:b/>
                <w:lang w:val="en-US"/>
              </w:rPr>
            </w:pPr>
            <w:r w:rsidRPr="00EA483B">
              <w:rPr>
                <w:b/>
                <w:lang w:val="en-US"/>
              </w:rPr>
              <w:t>Ortaokul</w:t>
            </w:r>
            <w:r w:rsidR="0069039B" w:rsidRPr="00EA483B">
              <w:rPr>
                <w:b/>
                <w:lang w:val="en-US"/>
              </w:rPr>
              <w:tab/>
              <w:t>:</w:t>
            </w:r>
          </w:p>
        </w:tc>
        <w:tc>
          <w:tcPr>
            <w:tcW w:w="3069" w:type="pct"/>
            <w:vAlign w:val="center"/>
          </w:tcPr>
          <w:p w:rsidR="0069039B" w:rsidRPr="00941BBA" w:rsidRDefault="0069039B" w:rsidP="00D10ADD">
            <w:pPr>
              <w:pStyle w:val="TezMetni10Satr"/>
              <w:ind w:firstLine="0"/>
              <w:jc w:val="left"/>
              <w:rPr>
                <w:b/>
                <w:lang w:val="en-US"/>
              </w:rPr>
            </w:pPr>
          </w:p>
        </w:tc>
        <w:tc>
          <w:tcPr>
            <w:tcW w:w="915" w:type="pct"/>
            <w:vAlign w:val="center"/>
          </w:tcPr>
          <w:p w:rsidR="0069039B" w:rsidRPr="00941BBA" w:rsidRDefault="0069039B" w:rsidP="00D10ADD">
            <w:pPr>
              <w:pStyle w:val="TezMetni10Satr"/>
              <w:ind w:firstLine="0"/>
              <w:jc w:val="left"/>
              <w:rPr>
                <w:b/>
                <w:lang w:val="en-US"/>
              </w:rPr>
            </w:pPr>
          </w:p>
        </w:tc>
      </w:tr>
      <w:tr w:rsidR="0069039B" w:rsidRPr="00941BBA">
        <w:tc>
          <w:tcPr>
            <w:tcW w:w="1016" w:type="pct"/>
            <w:vAlign w:val="center"/>
          </w:tcPr>
          <w:p w:rsidR="0069039B" w:rsidRPr="00EA483B" w:rsidRDefault="00A04092" w:rsidP="00D10ADD">
            <w:pPr>
              <w:pStyle w:val="TezMetni10Satr"/>
              <w:tabs>
                <w:tab w:val="left" w:pos="1474"/>
              </w:tabs>
              <w:ind w:firstLine="0"/>
              <w:jc w:val="left"/>
              <w:rPr>
                <w:b/>
                <w:lang w:val="en-US"/>
              </w:rPr>
            </w:pPr>
            <w:r w:rsidRPr="00EA483B">
              <w:rPr>
                <w:b/>
                <w:lang w:val="en-US"/>
              </w:rPr>
              <w:t>Lise                  :</w:t>
            </w:r>
          </w:p>
        </w:tc>
        <w:tc>
          <w:tcPr>
            <w:tcW w:w="3069" w:type="pct"/>
            <w:vAlign w:val="center"/>
          </w:tcPr>
          <w:p w:rsidR="0069039B" w:rsidRPr="00941BBA" w:rsidRDefault="0069039B" w:rsidP="00D10ADD">
            <w:pPr>
              <w:pStyle w:val="TezMetni10Satr"/>
              <w:ind w:firstLine="0"/>
              <w:jc w:val="left"/>
              <w:rPr>
                <w:b/>
                <w:lang w:val="en-US"/>
              </w:rPr>
            </w:pPr>
          </w:p>
        </w:tc>
        <w:tc>
          <w:tcPr>
            <w:tcW w:w="915" w:type="pct"/>
            <w:vAlign w:val="center"/>
          </w:tcPr>
          <w:p w:rsidR="0069039B" w:rsidRPr="00941BBA" w:rsidRDefault="0069039B" w:rsidP="00D10ADD">
            <w:pPr>
              <w:pStyle w:val="TezMetni10Satr"/>
              <w:ind w:firstLine="0"/>
              <w:jc w:val="left"/>
              <w:rPr>
                <w:b/>
                <w:lang w:val="en-US"/>
              </w:rPr>
            </w:pPr>
          </w:p>
        </w:tc>
      </w:tr>
      <w:tr w:rsidR="0069039B" w:rsidRPr="00977775">
        <w:tc>
          <w:tcPr>
            <w:tcW w:w="1016" w:type="pct"/>
            <w:vAlign w:val="center"/>
          </w:tcPr>
          <w:p w:rsidR="0069039B" w:rsidRPr="00977775" w:rsidRDefault="0069039B" w:rsidP="00D10ADD">
            <w:pPr>
              <w:pStyle w:val="TezMetni10Satr"/>
              <w:tabs>
                <w:tab w:val="left" w:pos="1474"/>
              </w:tabs>
              <w:ind w:firstLine="0"/>
              <w:jc w:val="left"/>
              <w:rPr>
                <w:lang w:val="en-US"/>
              </w:rPr>
            </w:pPr>
          </w:p>
        </w:tc>
        <w:tc>
          <w:tcPr>
            <w:tcW w:w="3069" w:type="pct"/>
            <w:vAlign w:val="center"/>
          </w:tcPr>
          <w:p w:rsidR="0069039B" w:rsidRPr="00977775" w:rsidRDefault="0069039B" w:rsidP="00D10ADD">
            <w:pPr>
              <w:pStyle w:val="TezMetni10Satr"/>
              <w:ind w:firstLine="0"/>
              <w:jc w:val="left"/>
              <w:rPr>
                <w:b/>
                <w:lang w:val="en-US"/>
              </w:rPr>
            </w:pPr>
          </w:p>
        </w:tc>
        <w:tc>
          <w:tcPr>
            <w:tcW w:w="915" w:type="pct"/>
            <w:vAlign w:val="center"/>
          </w:tcPr>
          <w:p w:rsidR="0069039B" w:rsidRPr="00977775" w:rsidRDefault="0069039B" w:rsidP="00D10ADD">
            <w:pPr>
              <w:pStyle w:val="TezMetni10Satr"/>
              <w:ind w:firstLine="0"/>
              <w:jc w:val="left"/>
              <w:rPr>
                <w:b/>
                <w:lang w:val="en-US"/>
              </w:rPr>
            </w:pPr>
          </w:p>
        </w:tc>
      </w:tr>
    </w:tbl>
    <w:p w:rsidR="0069039B" w:rsidRPr="00233316" w:rsidRDefault="0069039B" w:rsidP="0069039B">
      <w:pPr>
        <w:pStyle w:val="TezMetni10Satr"/>
        <w:ind w:firstLine="0"/>
        <w:jc w:val="left"/>
        <w:rPr>
          <w:b/>
          <w:lang w:val="en-US"/>
        </w:rPr>
      </w:pPr>
    </w:p>
    <w:sectPr w:rsidR="0069039B" w:rsidRPr="00233316" w:rsidSect="002E61D0">
      <w:headerReference w:type="default" r:id="rId17"/>
      <w:footerReference w:type="default" r:id="rId18"/>
      <w:pgSz w:w="11906" w:h="16838" w:code="9"/>
      <w:pgMar w:top="1418" w:right="1418" w:bottom="1418"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80A24" w:rsidRDefault="00A80A24">
      <w:r>
        <w:separator/>
      </w:r>
    </w:p>
  </w:endnote>
  <w:endnote w:type="continuationSeparator" w:id="0">
    <w:p w:rsidR="00A80A24" w:rsidRDefault="00A80A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Arial">
    <w:panose1 w:val="020B0604020202020204"/>
    <w:charset w:val="A2"/>
    <w:family w:val="swiss"/>
    <w:pitch w:val="variable"/>
    <w:sig w:usb0="E0002EFF" w:usb1="C000785B" w:usb2="00000009" w:usb3="00000000" w:csb0="000001FF" w:csb1="00000000"/>
  </w:font>
  <w:font w:name="Segoe UI">
    <w:panose1 w:val="020B0502040204020203"/>
    <w:charset w:val="A2"/>
    <w:family w:val="swiss"/>
    <w:pitch w:val="variable"/>
    <w:sig w:usb0="E4002EFF" w:usb1="C000E47F"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Calibri">
    <w:panose1 w:val="020F0502020204030204"/>
    <w:charset w:val="A2"/>
    <w:family w:val="swiss"/>
    <w:pitch w:val="variable"/>
    <w:sig w:usb0="E4002EFF" w:usb1="C000247B" w:usb2="00000009" w:usb3="00000000" w:csb0="000001FF" w:csb1="00000000"/>
  </w:font>
  <w:font w:name="Times-Bold">
    <w:altName w:val="Times New Roman"/>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imes New (W1)">
    <w:altName w:val="Times New Roman"/>
    <w:charset w:val="A2"/>
    <w:family w:val="roman"/>
    <w:pitch w:val="variable"/>
    <w:sig w:usb0="00000000" w:usb1="80000000" w:usb2="00000008" w:usb3="00000000" w:csb0="000001FF"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A35DC" w:rsidRDefault="003A35DC" w:rsidP="008224FE">
    <w:pPr>
      <w:pStyle w:val="AltBilgi"/>
      <w:framePr w:wrap="around" w:vAnchor="text" w:hAnchor="margin" w:xAlign="center" w:y="1"/>
      <w:rPr>
        <w:rStyle w:val="SayfaNumaras"/>
      </w:rPr>
    </w:pPr>
    <w:r>
      <w:rPr>
        <w:rStyle w:val="SayfaNumaras"/>
      </w:rPr>
      <w:fldChar w:fldCharType="begin"/>
    </w:r>
    <w:r>
      <w:rPr>
        <w:rStyle w:val="SayfaNumaras"/>
      </w:rPr>
      <w:instrText xml:space="preserve">PAGE  </w:instrText>
    </w:r>
    <w:r>
      <w:rPr>
        <w:rStyle w:val="SayfaNumaras"/>
      </w:rPr>
      <w:fldChar w:fldCharType="end"/>
    </w:r>
  </w:p>
  <w:p w:rsidR="003A35DC" w:rsidRDefault="003A35DC">
    <w:pPr>
      <w:pStyle w:val="AltBilgi"/>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F3404" w:rsidRDefault="00EF3404">
    <w:pPr>
      <w:pStyle w:val="AltBilgi"/>
    </w:pPr>
  </w:p>
  <w:p w:rsidR="003A35DC" w:rsidRDefault="003A35DC">
    <w:pPr>
      <w:pStyle w:val="AltBilgi"/>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30254770"/>
      <w:docPartObj>
        <w:docPartGallery w:val="Page Numbers (Bottom of Page)"/>
        <w:docPartUnique/>
      </w:docPartObj>
    </w:sdtPr>
    <w:sdtEndPr/>
    <w:sdtContent>
      <w:p w:rsidR="003A35DC" w:rsidRDefault="003A35DC">
        <w:pPr>
          <w:pStyle w:val="AltBilgi"/>
          <w:jc w:val="center"/>
        </w:pPr>
        <w:r>
          <w:fldChar w:fldCharType="begin"/>
        </w:r>
        <w:r>
          <w:instrText>PAGE   \* MERGEFORMAT</w:instrText>
        </w:r>
        <w:r>
          <w:fldChar w:fldCharType="separate"/>
        </w:r>
        <w:r w:rsidR="008B3445">
          <w:rPr>
            <w:noProof/>
          </w:rPr>
          <w:t>ix</w:t>
        </w:r>
        <w:r>
          <w:fldChar w:fldCharType="end"/>
        </w:r>
      </w:p>
    </w:sdtContent>
  </w:sdt>
  <w:p w:rsidR="003A35DC" w:rsidRDefault="003A35DC">
    <w:pPr>
      <w:pStyle w:val="AltBilgi"/>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55970634"/>
      <w:docPartObj>
        <w:docPartGallery w:val="Page Numbers (Bottom of Page)"/>
        <w:docPartUnique/>
      </w:docPartObj>
    </w:sdtPr>
    <w:sdtEndPr/>
    <w:sdtContent>
      <w:p w:rsidR="003A35DC" w:rsidRDefault="003A35DC">
        <w:pPr>
          <w:pStyle w:val="AltBilgi"/>
          <w:jc w:val="center"/>
        </w:pPr>
        <w:r>
          <w:fldChar w:fldCharType="begin"/>
        </w:r>
        <w:r>
          <w:instrText>PAGE   \* MERGEFORMAT</w:instrText>
        </w:r>
        <w:r>
          <w:fldChar w:fldCharType="separate"/>
        </w:r>
        <w:r w:rsidR="008B3445">
          <w:rPr>
            <w:noProof/>
          </w:rPr>
          <w:t>9</w:t>
        </w:r>
        <w:r>
          <w:fldChar w:fldCharType="end"/>
        </w:r>
      </w:p>
    </w:sdtContent>
  </w:sdt>
  <w:p w:rsidR="003A35DC" w:rsidRDefault="003A35DC">
    <w:pPr>
      <w:pStyle w:val="AltBilgi"/>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80A24" w:rsidRDefault="00A80A24">
      <w:r>
        <w:separator/>
      </w:r>
    </w:p>
  </w:footnote>
  <w:footnote w:type="continuationSeparator" w:id="0">
    <w:p w:rsidR="00A80A24" w:rsidRDefault="00A80A2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A35DC" w:rsidRDefault="003A35DC" w:rsidP="00413BCE">
    <w:pPr>
      <w:pStyle w:val="stBilgi"/>
      <w:framePr w:wrap="around" w:vAnchor="text" w:hAnchor="margin" w:xAlign="right" w:y="1"/>
      <w:rPr>
        <w:rStyle w:val="SayfaNumaras"/>
      </w:rPr>
    </w:pPr>
    <w:r>
      <w:rPr>
        <w:rStyle w:val="SayfaNumaras"/>
      </w:rPr>
      <w:fldChar w:fldCharType="begin"/>
    </w:r>
    <w:r>
      <w:rPr>
        <w:rStyle w:val="SayfaNumaras"/>
      </w:rPr>
      <w:instrText xml:space="preserve">PAGE  </w:instrText>
    </w:r>
    <w:r>
      <w:rPr>
        <w:rStyle w:val="SayfaNumaras"/>
      </w:rPr>
      <w:fldChar w:fldCharType="end"/>
    </w:r>
  </w:p>
  <w:p w:rsidR="003A35DC" w:rsidRDefault="003A35DC" w:rsidP="002E61D0">
    <w:pPr>
      <w:pStyle w:val="stBilgi"/>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A35DC" w:rsidRDefault="003A35DC" w:rsidP="009C54A5">
    <w:pPr>
      <w:pStyle w:val="stBilgi"/>
      <w:ind w:right="360" w:firstLine="360"/>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A35DC" w:rsidRDefault="003A35DC" w:rsidP="009C54A5">
    <w:pPr>
      <w:pStyle w:val="stBilgi"/>
      <w:ind w:right="360" w:firstLine="360"/>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A35DC" w:rsidRDefault="003A35DC" w:rsidP="009C54A5">
    <w:pPr>
      <w:pStyle w:val="stBilgi"/>
      <w:ind w:right="360" w:firstLine="36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F46626"/>
    <w:multiLevelType w:val="hybridMultilevel"/>
    <w:tmpl w:val="3EC47466"/>
    <w:lvl w:ilvl="0" w:tplc="8AECFCD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1002" w:allStyles="0" w:customStyles="1" w:latentStyles="0" w:stylesInUse="0" w:headingStyles="0" w:numberingStyles="0" w:tableStyles="0" w:directFormattingOnRuns="0" w:directFormattingOnParagraphs="0" w:directFormattingOnNumbering="0" w:directFormattingOnTables="0" w:clearFormatting="1" w:top3HeadingStyles="0" w:visibleStyles="0" w:alternateStyleNames="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145C"/>
    <w:rsid w:val="00006019"/>
    <w:rsid w:val="00023CEF"/>
    <w:rsid w:val="00055CAC"/>
    <w:rsid w:val="00064F85"/>
    <w:rsid w:val="00066A1F"/>
    <w:rsid w:val="00073C4B"/>
    <w:rsid w:val="00077849"/>
    <w:rsid w:val="00086ABE"/>
    <w:rsid w:val="000902BA"/>
    <w:rsid w:val="00094893"/>
    <w:rsid w:val="00096F95"/>
    <w:rsid w:val="000B623B"/>
    <w:rsid w:val="000B6DF5"/>
    <w:rsid w:val="000E1599"/>
    <w:rsid w:val="000F4C8F"/>
    <w:rsid w:val="000F5801"/>
    <w:rsid w:val="00112242"/>
    <w:rsid w:val="0014110E"/>
    <w:rsid w:val="00141F66"/>
    <w:rsid w:val="00160AF8"/>
    <w:rsid w:val="0017133E"/>
    <w:rsid w:val="00171A34"/>
    <w:rsid w:val="00197430"/>
    <w:rsid w:val="001A0260"/>
    <w:rsid w:val="001A027A"/>
    <w:rsid w:val="001B7526"/>
    <w:rsid w:val="001C5710"/>
    <w:rsid w:val="001D5993"/>
    <w:rsid w:val="001D696B"/>
    <w:rsid w:val="001E6B90"/>
    <w:rsid w:val="001F23A1"/>
    <w:rsid w:val="00222DA9"/>
    <w:rsid w:val="00233316"/>
    <w:rsid w:val="00243855"/>
    <w:rsid w:val="00244034"/>
    <w:rsid w:val="002803A4"/>
    <w:rsid w:val="00291B73"/>
    <w:rsid w:val="002A12F6"/>
    <w:rsid w:val="002A2941"/>
    <w:rsid w:val="002A704B"/>
    <w:rsid w:val="002B3D6A"/>
    <w:rsid w:val="002D3979"/>
    <w:rsid w:val="002D63DF"/>
    <w:rsid w:val="002E3C04"/>
    <w:rsid w:val="002E61D0"/>
    <w:rsid w:val="002F161F"/>
    <w:rsid w:val="002F1B12"/>
    <w:rsid w:val="002F64F9"/>
    <w:rsid w:val="00313A2B"/>
    <w:rsid w:val="00330756"/>
    <w:rsid w:val="00340FD6"/>
    <w:rsid w:val="00346FB1"/>
    <w:rsid w:val="00355DD5"/>
    <w:rsid w:val="00364B0E"/>
    <w:rsid w:val="003657B2"/>
    <w:rsid w:val="003663DB"/>
    <w:rsid w:val="00373798"/>
    <w:rsid w:val="00382A89"/>
    <w:rsid w:val="003837DE"/>
    <w:rsid w:val="003850D2"/>
    <w:rsid w:val="00386CD6"/>
    <w:rsid w:val="003A35DC"/>
    <w:rsid w:val="003B3695"/>
    <w:rsid w:val="003E3563"/>
    <w:rsid w:val="003E4CBF"/>
    <w:rsid w:val="003E5D92"/>
    <w:rsid w:val="00413BCE"/>
    <w:rsid w:val="00443319"/>
    <w:rsid w:val="00450AB4"/>
    <w:rsid w:val="0046101F"/>
    <w:rsid w:val="00462995"/>
    <w:rsid w:val="00481D04"/>
    <w:rsid w:val="0048536E"/>
    <w:rsid w:val="004C23BF"/>
    <w:rsid w:val="004D010E"/>
    <w:rsid w:val="004D3023"/>
    <w:rsid w:val="004E69FD"/>
    <w:rsid w:val="00522B42"/>
    <w:rsid w:val="00526521"/>
    <w:rsid w:val="00530063"/>
    <w:rsid w:val="0053420B"/>
    <w:rsid w:val="005436A4"/>
    <w:rsid w:val="005471B1"/>
    <w:rsid w:val="0055438F"/>
    <w:rsid w:val="0055489B"/>
    <w:rsid w:val="00561F24"/>
    <w:rsid w:val="00562C0B"/>
    <w:rsid w:val="00573539"/>
    <w:rsid w:val="00574531"/>
    <w:rsid w:val="005834E3"/>
    <w:rsid w:val="005B5FDE"/>
    <w:rsid w:val="005C2299"/>
    <w:rsid w:val="005D008D"/>
    <w:rsid w:val="005D5D67"/>
    <w:rsid w:val="005E0CF6"/>
    <w:rsid w:val="005E4CC2"/>
    <w:rsid w:val="005F0FDE"/>
    <w:rsid w:val="0060316F"/>
    <w:rsid w:val="00604BFF"/>
    <w:rsid w:val="00607736"/>
    <w:rsid w:val="006143A0"/>
    <w:rsid w:val="00614836"/>
    <w:rsid w:val="00617865"/>
    <w:rsid w:val="006179C7"/>
    <w:rsid w:val="00636469"/>
    <w:rsid w:val="006414EE"/>
    <w:rsid w:val="00642663"/>
    <w:rsid w:val="00650614"/>
    <w:rsid w:val="00656FA7"/>
    <w:rsid w:val="00665C0D"/>
    <w:rsid w:val="00667F2B"/>
    <w:rsid w:val="00682185"/>
    <w:rsid w:val="0069039B"/>
    <w:rsid w:val="0069122C"/>
    <w:rsid w:val="00693D6B"/>
    <w:rsid w:val="0069662A"/>
    <w:rsid w:val="0069687A"/>
    <w:rsid w:val="006A760F"/>
    <w:rsid w:val="006B0AEF"/>
    <w:rsid w:val="006C5C92"/>
    <w:rsid w:val="006D775C"/>
    <w:rsid w:val="006E1AAE"/>
    <w:rsid w:val="006F3F02"/>
    <w:rsid w:val="006F4A8E"/>
    <w:rsid w:val="006F7B01"/>
    <w:rsid w:val="00701F96"/>
    <w:rsid w:val="007026C5"/>
    <w:rsid w:val="00702BC1"/>
    <w:rsid w:val="007106DE"/>
    <w:rsid w:val="00722731"/>
    <w:rsid w:val="0074574F"/>
    <w:rsid w:val="00751C06"/>
    <w:rsid w:val="007530D3"/>
    <w:rsid w:val="00762B0A"/>
    <w:rsid w:val="00775B27"/>
    <w:rsid w:val="00780D81"/>
    <w:rsid w:val="00780F6C"/>
    <w:rsid w:val="0079527C"/>
    <w:rsid w:val="007B5CC1"/>
    <w:rsid w:val="007C17A4"/>
    <w:rsid w:val="007C5BF5"/>
    <w:rsid w:val="007D0A0B"/>
    <w:rsid w:val="007E1107"/>
    <w:rsid w:val="007E7EC3"/>
    <w:rsid w:val="007F0264"/>
    <w:rsid w:val="007F1C1B"/>
    <w:rsid w:val="0080219B"/>
    <w:rsid w:val="00802D4F"/>
    <w:rsid w:val="00805AA9"/>
    <w:rsid w:val="008224FE"/>
    <w:rsid w:val="00840D41"/>
    <w:rsid w:val="00842356"/>
    <w:rsid w:val="00843BE9"/>
    <w:rsid w:val="00846BAD"/>
    <w:rsid w:val="00853425"/>
    <w:rsid w:val="00855957"/>
    <w:rsid w:val="00855B74"/>
    <w:rsid w:val="00857896"/>
    <w:rsid w:val="00880655"/>
    <w:rsid w:val="00890432"/>
    <w:rsid w:val="008907D0"/>
    <w:rsid w:val="00897789"/>
    <w:rsid w:val="008A23B2"/>
    <w:rsid w:val="008A6027"/>
    <w:rsid w:val="008A7D71"/>
    <w:rsid w:val="008B0EF4"/>
    <w:rsid w:val="008B3445"/>
    <w:rsid w:val="008B63AD"/>
    <w:rsid w:val="008B6B65"/>
    <w:rsid w:val="008C6E1B"/>
    <w:rsid w:val="008E2320"/>
    <w:rsid w:val="008E4DCB"/>
    <w:rsid w:val="00904448"/>
    <w:rsid w:val="00906DFE"/>
    <w:rsid w:val="0091010F"/>
    <w:rsid w:val="00914DF3"/>
    <w:rsid w:val="00917B51"/>
    <w:rsid w:val="0092145C"/>
    <w:rsid w:val="00923B8C"/>
    <w:rsid w:val="00927EF2"/>
    <w:rsid w:val="00930CAB"/>
    <w:rsid w:val="00931A04"/>
    <w:rsid w:val="00935622"/>
    <w:rsid w:val="00943473"/>
    <w:rsid w:val="00944FE4"/>
    <w:rsid w:val="009615A5"/>
    <w:rsid w:val="00963C08"/>
    <w:rsid w:val="009743A8"/>
    <w:rsid w:val="00992C8A"/>
    <w:rsid w:val="009A3582"/>
    <w:rsid w:val="009A460E"/>
    <w:rsid w:val="009B09D1"/>
    <w:rsid w:val="009B0CB4"/>
    <w:rsid w:val="009B0E61"/>
    <w:rsid w:val="009B5434"/>
    <w:rsid w:val="009C54A5"/>
    <w:rsid w:val="009D6235"/>
    <w:rsid w:val="009E6626"/>
    <w:rsid w:val="009F07EE"/>
    <w:rsid w:val="009F35D8"/>
    <w:rsid w:val="009F6507"/>
    <w:rsid w:val="00A039ED"/>
    <w:rsid w:val="00A04092"/>
    <w:rsid w:val="00A11704"/>
    <w:rsid w:val="00A157FE"/>
    <w:rsid w:val="00A2170E"/>
    <w:rsid w:val="00A23414"/>
    <w:rsid w:val="00A27C35"/>
    <w:rsid w:val="00A31C9C"/>
    <w:rsid w:val="00A355C9"/>
    <w:rsid w:val="00A35FAE"/>
    <w:rsid w:val="00A407EF"/>
    <w:rsid w:val="00A43BD8"/>
    <w:rsid w:val="00A53C67"/>
    <w:rsid w:val="00A56F41"/>
    <w:rsid w:val="00A64A81"/>
    <w:rsid w:val="00A771FB"/>
    <w:rsid w:val="00A80A24"/>
    <w:rsid w:val="00A81AA9"/>
    <w:rsid w:val="00A91FA1"/>
    <w:rsid w:val="00AA1DD4"/>
    <w:rsid w:val="00AB5C86"/>
    <w:rsid w:val="00AC3478"/>
    <w:rsid w:val="00AC37F5"/>
    <w:rsid w:val="00AC512C"/>
    <w:rsid w:val="00AD3749"/>
    <w:rsid w:val="00AE0DE4"/>
    <w:rsid w:val="00AF5D41"/>
    <w:rsid w:val="00AF77E2"/>
    <w:rsid w:val="00B035FF"/>
    <w:rsid w:val="00B162D6"/>
    <w:rsid w:val="00B3073F"/>
    <w:rsid w:val="00B347ED"/>
    <w:rsid w:val="00B41E8B"/>
    <w:rsid w:val="00B70F80"/>
    <w:rsid w:val="00B8142D"/>
    <w:rsid w:val="00B86DD4"/>
    <w:rsid w:val="00B914E5"/>
    <w:rsid w:val="00BA0618"/>
    <w:rsid w:val="00BA1688"/>
    <w:rsid w:val="00BA201F"/>
    <w:rsid w:val="00BA231C"/>
    <w:rsid w:val="00BA5C63"/>
    <w:rsid w:val="00BB41D8"/>
    <w:rsid w:val="00BB72A5"/>
    <w:rsid w:val="00BC7FCF"/>
    <w:rsid w:val="00BD1E35"/>
    <w:rsid w:val="00BE65BF"/>
    <w:rsid w:val="00C117FF"/>
    <w:rsid w:val="00C13FE1"/>
    <w:rsid w:val="00C4764C"/>
    <w:rsid w:val="00C65432"/>
    <w:rsid w:val="00C81DFE"/>
    <w:rsid w:val="00C97A13"/>
    <w:rsid w:val="00CB33F0"/>
    <w:rsid w:val="00CC162D"/>
    <w:rsid w:val="00CE3E4D"/>
    <w:rsid w:val="00CE3EA4"/>
    <w:rsid w:val="00D00BB2"/>
    <w:rsid w:val="00D00CA8"/>
    <w:rsid w:val="00D02F4E"/>
    <w:rsid w:val="00D04100"/>
    <w:rsid w:val="00D10ADD"/>
    <w:rsid w:val="00D1128C"/>
    <w:rsid w:val="00D11EF0"/>
    <w:rsid w:val="00D305D1"/>
    <w:rsid w:val="00D36E7D"/>
    <w:rsid w:val="00D37A66"/>
    <w:rsid w:val="00D4123E"/>
    <w:rsid w:val="00D41BCC"/>
    <w:rsid w:val="00D53FB9"/>
    <w:rsid w:val="00D65412"/>
    <w:rsid w:val="00D70635"/>
    <w:rsid w:val="00D85EFE"/>
    <w:rsid w:val="00D9218D"/>
    <w:rsid w:val="00D9585A"/>
    <w:rsid w:val="00DB24C9"/>
    <w:rsid w:val="00DD4A2B"/>
    <w:rsid w:val="00DD5B56"/>
    <w:rsid w:val="00DF2242"/>
    <w:rsid w:val="00DF2CD3"/>
    <w:rsid w:val="00DF4838"/>
    <w:rsid w:val="00E0198A"/>
    <w:rsid w:val="00E11234"/>
    <w:rsid w:val="00E12824"/>
    <w:rsid w:val="00E1475A"/>
    <w:rsid w:val="00E21C56"/>
    <w:rsid w:val="00E4137D"/>
    <w:rsid w:val="00E46F5F"/>
    <w:rsid w:val="00E47C28"/>
    <w:rsid w:val="00E5225D"/>
    <w:rsid w:val="00E61133"/>
    <w:rsid w:val="00E645E1"/>
    <w:rsid w:val="00E7250E"/>
    <w:rsid w:val="00E939C1"/>
    <w:rsid w:val="00EA26F7"/>
    <w:rsid w:val="00EA28B8"/>
    <w:rsid w:val="00EA35FC"/>
    <w:rsid w:val="00EA483B"/>
    <w:rsid w:val="00EA5E8A"/>
    <w:rsid w:val="00EB0BD2"/>
    <w:rsid w:val="00EC25E3"/>
    <w:rsid w:val="00ED1381"/>
    <w:rsid w:val="00ED5A6F"/>
    <w:rsid w:val="00EF017F"/>
    <w:rsid w:val="00EF06D0"/>
    <w:rsid w:val="00EF2BDE"/>
    <w:rsid w:val="00EF3404"/>
    <w:rsid w:val="00EF629A"/>
    <w:rsid w:val="00F10965"/>
    <w:rsid w:val="00F2562E"/>
    <w:rsid w:val="00F42723"/>
    <w:rsid w:val="00F44C91"/>
    <w:rsid w:val="00F61E68"/>
    <w:rsid w:val="00F630A1"/>
    <w:rsid w:val="00F6683D"/>
    <w:rsid w:val="00F728D7"/>
    <w:rsid w:val="00F7424F"/>
    <w:rsid w:val="00F74911"/>
    <w:rsid w:val="00F74FB1"/>
    <w:rsid w:val="00F93388"/>
    <w:rsid w:val="00FA0D77"/>
    <w:rsid w:val="00FC0F11"/>
    <w:rsid w:val="00FD2001"/>
    <w:rsid w:val="00FE5114"/>
    <w:rsid w:val="00FF700B"/>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37673FA0-6642-42B8-B0C3-4F4B3110F2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tr-TR" w:eastAsia="tr-TR"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er" w:uiPriority="9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1133"/>
    <w:pPr>
      <w:spacing w:line="360" w:lineRule="auto"/>
      <w:ind w:firstLine="709"/>
      <w:jc w:val="both"/>
    </w:pPr>
    <w:rPr>
      <w:sz w:val="24"/>
      <w:szCs w:val="24"/>
    </w:rPr>
  </w:style>
  <w:style w:type="paragraph" w:styleId="Balk1">
    <w:name w:val="heading 1"/>
    <w:next w:val="TezMetni15Satr"/>
    <w:qFormat/>
    <w:rsid w:val="00A81AA9"/>
    <w:pPr>
      <w:keepNext/>
      <w:spacing w:before="240" w:after="240" w:line="360" w:lineRule="auto"/>
      <w:outlineLvl w:val="0"/>
    </w:pPr>
    <w:rPr>
      <w:rFonts w:cs="Arial"/>
      <w:b/>
      <w:bCs/>
      <w:kern w:val="32"/>
      <w:sz w:val="24"/>
      <w:szCs w:val="24"/>
    </w:rPr>
  </w:style>
  <w:style w:type="paragraph" w:styleId="Balk2">
    <w:name w:val="heading 2"/>
    <w:next w:val="TezMetni15Satr"/>
    <w:qFormat/>
    <w:rsid w:val="00A81AA9"/>
    <w:pPr>
      <w:keepNext/>
      <w:spacing w:before="240" w:after="240" w:line="360" w:lineRule="auto"/>
      <w:outlineLvl w:val="1"/>
    </w:pPr>
    <w:rPr>
      <w:rFonts w:cs="Arial"/>
      <w:b/>
      <w:bCs/>
      <w:iCs/>
      <w:sz w:val="24"/>
      <w:szCs w:val="24"/>
    </w:rPr>
  </w:style>
  <w:style w:type="paragraph" w:styleId="Balk3">
    <w:name w:val="heading 3"/>
    <w:next w:val="TezMetni15Satr"/>
    <w:qFormat/>
    <w:rsid w:val="00A81AA9"/>
    <w:pPr>
      <w:keepNext/>
      <w:spacing w:before="240" w:after="240" w:line="360" w:lineRule="auto"/>
      <w:outlineLvl w:val="2"/>
    </w:pPr>
    <w:rPr>
      <w:rFonts w:cs="Arial"/>
      <w:b/>
      <w:bCs/>
      <w:sz w:val="24"/>
      <w:szCs w:val="26"/>
    </w:rPr>
  </w:style>
  <w:style w:type="paragraph" w:styleId="Balk4">
    <w:name w:val="heading 4"/>
    <w:next w:val="TezMetni15Satr"/>
    <w:qFormat/>
    <w:rsid w:val="00A81AA9"/>
    <w:pPr>
      <w:keepNext/>
      <w:spacing w:before="240" w:after="240" w:line="360" w:lineRule="auto"/>
      <w:outlineLvl w:val="3"/>
    </w:pPr>
    <w:rPr>
      <w:b/>
      <w:bCs/>
      <w:sz w:val="24"/>
      <w:szCs w:val="28"/>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stBilgi">
    <w:name w:val="header"/>
    <w:basedOn w:val="Normal"/>
    <w:semiHidden/>
    <w:rsid w:val="009C54A5"/>
    <w:pPr>
      <w:tabs>
        <w:tab w:val="center" w:pos="4536"/>
        <w:tab w:val="right" w:pos="9072"/>
      </w:tabs>
    </w:pPr>
  </w:style>
  <w:style w:type="paragraph" w:styleId="AltBilgi">
    <w:name w:val="footer"/>
    <w:basedOn w:val="Normal"/>
    <w:link w:val="AltBilgiChar"/>
    <w:uiPriority w:val="99"/>
    <w:rsid w:val="009C54A5"/>
    <w:pPr>
      <w:tabs>
        <w:tab w:val="center" w:pos="4536"/>
        <w:tab w:val="right" w:pos="9072"/>
      </w:tabs>
    </w:pPr>
  </w:style>
  <w:style w:type="character" w:styleId="SayfaNumaras">
    <w:name w:val="page number"/>
    <w:basedOn w:val="VarsaylanParagrafYazTipi"/>
    <w:semiHidden/>
    <w:rsid w:val="009C54A5"/>
  </w:style>
  <w:style w:type="paragraph" w:customStyle="1" w:styleId="TezMetni15Satr">
    <w:name w:val="Tez Metni_1.5 Satır"/>
    <w:basedOn w:val="Normal"/>
    <w:rsid w:val="00291B73"/>
  </w:style>
  <w:style w:type="paragraph" w:customStyle="1" w:styleId="TezMetni10Satr">
    <w:name w:val="Tez Metni_1.0 Satır"/>
    <w:rsid w:val="00914DF3"/>
    <w:pPr>
      <w:ind w:firstLine="709"/>
      <w:jc w:val="both"/>
    </w:pPr>
    <w:rPr>
      <w:sz w:val="24"/>
      <w:szCs w:val="24"/>
    </w:rPr>
  </w:style>
  <w:style w:type="paragraph" w:customStyle="1" w:styleId="ekil">
    <w:name w:val="Şekil"/>
    <w:next w:val="ekilAklamas"/>
    <w:rsid w:val="00914DF3"/>
    <w:pPr>
      <w:jc w:val="center"/>
    </w:pPr>
    <w:rPr>
      <w:sz w:val="24"/>
      <w:szCs w:val="24"/>
    </w:rPr>
  </w:style>
  <w:style w:type="paragraph" w:customStyle="1" w:styleId="ekilAklamas">
    <w:name w:val="Şekil Açıklaması"/>
    <w:next w:val="TezMetni15Satr"/>
    <w:rsid w:val="00914DF3"/>
    <w:pPr>
      <w:jc w:val="center"/>
    </w:pPr>
    <w:rPr>
      <w:szCs w:val="24"/>
    </w:rPr>
  </w:style>
  <w:style w:type="paragraph" w:customStyle="1" w:styleId="izelgeAklamas">
    <w:name w:val="Çizelge Açıklaması"/>
    <w:rsid w:val="00914DF3"/>
    <w:pPr>
      <w:jc w:val="center"/>
    </w:pPr>
    <w:rPr>
      <w:szCs w:val="24"/>
    </w:rPr>
  </w:style>
  <w:style w:type="paragraph" w:customStyle="1" w:styleId="izelgeiSoldan">
    <w:name w:val="Çizelge İçi Soldan"/>
    <w:rsid w:val="005436A4"/>
    <w:rPr>
      <w:szCs w:val="24"/>
    </w:rPr>
  </w:style>
  <w:style w:type="paragraph" w:customStyle="1" w:styleId="izelgeiSadan">
    <w:name w:val="Çizelge İçi Sağdan"/>
    <w:rsid w:val="005436A4"/>
    <w:pPr>
      <w:jc w:val="right"/>
    </w:pPr>
    <w:rPr>
      <w:szCs w:val="24"/>
    </w:rPr>
  </w:style>
  <w:style w:type="paragraph" w:customStyle="1" w:styleId="izelgeiOatadan">
    <w:name w:val="Çizelge İçi Oatadan"/>
    <w:rsid w:val="005436A4"/>
    <w:pPr>
      <w:jc w:val="center"/>
    </w:pPr>
    <w:rPr>
      <w:szCs w:val="24"/>
    </w:rPr>
  </w:style>
  <w:style w:type="paragraph" w:customStyle="1" w:styleId="Dipnot">
    <w:name w:val="Dipnot"/>
    <w:next w:val="TezMetni15Satr"/>
    <w:rsid w:val="00914DF3"/>
    <w:rPr>
      <w:szCs w:val="24"/>
    </w:rPr>
  </w:style>
  <w:style w:type="paragraph" w:customStyle="1" w:styleId="KaynaklarListesi">
    <w:name w:val="Kaynaklar Listesi"/>
    <w:rsid w:val="00914DF3"/>
    <w:pPr>
      <w:ind w:left="567" w:hanging="567"/>
      <w:jc w:val="both"/>
    </w:pPr>
    <w:rPr>
      <w:sz w:val="24"/>
      <w:szCs w:val="24"/>
    </w:rPr>
  </w:style>
  <w:style w:type="table" w:styleId="TabloKlavuzu">
    <w:name w:val="Table Grid"/>
    <w:basedOn w:val="NormalTablo"/>
    <w:rsid w:val="005D00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1">
    <w:name w:val="toc 1"/>
    <w:basedOn w:val="Normal"/>
    <w:next w:val="Normal"/>
    <w:autoRedefine/>
    <w:uiPriority w:val="39"/>
    <w:rsid w:val="008907D0"/>
    <w:pPr>
      <w:tabs>
        <w:tab w:val="right" w:leader="dot" w:pos="8493"/>
      </w:tabs>
      <w:spacing w:before="240" w:after="240"/>
    </w:pPr>
    <w:rPr>
      <w:b/>
      <w:noProof/>
    </w:rPr>
  </w:style>
  <w:style w:type="character" w:styleId="Kpr">
    <w:name w:val="Hyperlink"/>
    <w:uiPriority w:val="99"/>
    <w:rsid w:val="007E1107"/>
    <w:rPr>
      <w:color w:val="0000FF"/>
      <w:u w:val="single"/>
    </w:rPr>
  </w:style>
  <w:style w:type="paragraph" w:styleId="T2">
    <w:name w:val="toc 2"/>
    <w:basedOn w:val="Normal"/>
    <w:next w:val="Normal"/>
    <w:autoRedefine/>
    <w:uiPriority w:val="39"/>
    <w:rsid w:val="008907D0"/>
    <w:pPr>
      <w:ind w:left="240"/>
    </w:pPr>
  </w:style>
  <w:style w:type="paragraph" w:styleId="T3">
    <w:name w:val="toc 3"/>
    <w:basedOn w:val="Normal"/>
    <w:next w:val="Normal"/>
    <w:autoRedefine/>
    <w:uiPriority w:val="39"/>
    <w:rsid w:val="008907D0"/>
    <w:pPr>
      <w:ind w:left="480"/>
    </w:pPr>
  </w:style>
  <w:style w:type="paragraph" w:styleId="T4">
    <w:name w:val="toc 4"/>
    <w:basedOn w:val="Normal"/>
    <w:next w:val="Normal"/>
    <w:autoRedefine/>
    <w:semiHidden/>
    <w:rsid w:val="008907D0"/>
    <w:pPr>
      <w:ind w:left="720"/>
    </w:pPr>
  </w:style>
  <w:style w:type="paragraph" w:customStyle="1" w:styleId="Balk1derece">
    <w:name w:val="Başlık 1. derece"/>
    <w:next w:val="TezMetni15Satr"/>
    <w:rsid w:val="00222DA9"/>
    <w:pPr>
      <w:spacing w:line="360" w:lineRule="auto"/>
      <w:outlineLvl w:val="0"/>
    </w:pPr>
    <w:rPr>
      <w:b/>
      <w:sz w:val="24"/>
      <w:szCs w:val="24"/>
    </w:rPr>
  </w:style>
  <w:style w:type="paragraph" w:customStyle="1" w:styleId="Balk2derece">
    <w:name w:val="Başlık 2. derece"/>
    <w:next w:val="TezMetni15Satr"/>
    <w:rsid w:val="00222DA9"/>
    <w:pPr>
      <w:spacing w:line="360" w:lineRule="auto"/>
      <w:outlineLvl w:val="1"/>
    </w:pPr>
    <w:rPr>
      <w:b/>
      <w:sz w:val="24"/>
      <w:szCs w:val="24"/>
    </w:rPr>
  </w:style>
  <w:style w:type="paragraph" w:customStyle="1" w:styleId="Balk3derece">
    <w:name w:val="Başlık 3. derece"/>
    <w:basedOn w:val="TezMetni10Satr"/>
    <w:rsid w:val="00222DA9"/>
    <w:pPr>
      <w:spacing w:line="360" w:lineRule="auto"/>
      <w:ind w:firstLine="0"/>
      <w:jc w:val="left"/>
      <w:outlineLvl w:val="2"/>
    </w:pPr>
    <w:rPr>
      <w:b/>
    </w:rPr>
  </w:style>
  <w:style w:type="paragraph" w:customStyle="1" w:styleId="Balk4derece">
    <w:name w:val="Başlık 4. derece"/>
    <w:next w:val="TezMetni15Satr"/>
    <w:rsid w:val="00222DA9"/>
    <w:pPr>
      <w:spacing w:line="360" w:lineRule="auto"/>
      <w:outlineLvl w:val="3"/>
    </w:pPr>
    <w:rPr>
      <w:b/>
      <w:sz w:val="24"/>
      <w:szCs w:val="24"/>
    </w:rPr>
  </w:style>
  <w:style w:type="paragraph" w:styleId="GvdeMetni2">
    <w:name w:val="Body Text 2"/>
    <w:basedOn w:val="Normal"/>
    <w:rsid w:val="008B63AD"/>
    <w:rPr>
      <w:szCs w:val="20"/>
      <w:lang w:val="en-US"/>
    </w:rPr>
  </w:style>
  <w:style w:type="character" w:styleId="AklamaBavurusu">
    <w:name w:val="annotation reference"/>
    <w:basedOn w:val="VarsaylanParagrafYazTipi"/>
    <w:rsid w:val="007B5CC1"/>
    <w:rPr>
      <w:sz w:val="16"/>
      <w:szCs w:val="16"/>
    </w:rPr>
  </w:style>
  <w:style w:type="paragraph" w:styleId="AklamaMetni">
    <w:name w:val="annotation text"/>
    <w:basedOn w:val="Normal"/>
    <w:link w:val="AklamaMetniChar"/>
    <w:rsid w:val="007B5CC1"/>
    <w:rPr>
      <w:sz w:val="20"/>
      <w:szCs w:val="20"/>
    </w:rPr>
  </w:style>
  <w:style w:type="character" w:customStyle="1" w:styleId="AklamaMetniChar">
    <w:name w:val="Açıklama Metni Char"/>
    <w:basedOn w:val="VarsaylanParagrafYazTipi"/>
    <w:link w:val="AklamaMetni"/>
    <w:rsid w:val="007B5CC1"/>
  </w:style>
  <w:style w:type="paragraph" w:styleId="BalonMetni">
    <w:name w:val="Balloon Text"/>
    <w:basedOn w:val="Normal"/>
    <w:link w:val="BalonMetniChar"/>
    <w:rsid w:val="007B5CC1"/>
    <w:rPr>
      <w:rFonts w:ascii="Segoe UI" w:hAnsi="Segoe UI" w:cs="Segoe UI"/>
      <w:sz w:val="18"/>
      <w:szCs w:val="18"/>
    </w:rPr>
  </w:style>
  <w:style w:type="character" w:customStyle="1" w:styleId="BalonMetniChar">
    <w:name w:val="Balon Metni Char"/>
    <w:basedOn w:val="VarsaylanParagrafYazTipi"/>
    <w:link w:val="BalonMetni"/>
    <w:rsid w:val="007B5CC1"/>
    <w:rPr>
      <w:rFonts w:ascii="Segoe UI" w:hAnsi="Segoe UI" w:cs="Segoe UI"/>
      <w:sz w:val="18"/>
      <w:szCs w:val="18"/>
    </w:rPr>
  </w:style>
  <w:style w:type="paragraph" w:styleId="TBal">
    <w:name w:val="TOC Heading"/>
    <w:basedOn w:val="Balk1"/>
    <w:next w:val="Normal"/>
    <w:uiPriority w:val="39"/>
    <w:unhideWhenUsed/>
    <w:qFormat/>
    <w:rsid w:val="000F5801"/>
    <w:pPr>
      <w:keepLines/>
      <w:spacing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character" w:customStyle="1" w:styleId="AltBilgiChar">
    <w:name w:val="Alt Bilgi Char"/>
    <w:basedOn w:val="VarsaylanParagrafYazTipi"/>
    <w:link w:val="AltBilgi"/>
    <w:uiPriority w:val="99"/>
    <w:rsid w:val="000F5801"/>
    <w:rPr>
      <w:sz w:val="24"/>
      <w:szCs w:val="24"/>
    </w:rPr>
  </w:style>
  <w:style w:type="paragraph" w:styleId="ListeParagraf">
    <w:name w:val="List Paragraph"/>
    <w:basedOn w:val="Normal"/>
    <w:uiPriority w:val="34"/>
    <w:qFormat/>
    <w:rsid w:val="00DB24C9"/>
    <w:pPr>
      <w:ind w:left="720"/>
      <w:contextualSpacing/>
    </w:pPr>
  </w:style>
  <w:style w:type="character" w:styleId="YerTutucuMetni">
    <w:name w:val="Placeholder Text"/>
    <w:basedOn w:val="VarsaylanParagrafYazTipi"/>
    <w:uiPriority w:val="99"/>
    <w:semiHidden/>
    <w:rsid w:val="00DB24C9"/>
    <w:rPr>
      <w:color w:val="808080"/>
    </w:rPr>
  </w:style>
  <w:style w:type="paragraph" w:styleId="ekillerTablosu">
    <w:name w:val="table of figures"/>
    <w:basedOn w:val="Normal"/>
    <w:next w:val="Normal"/>
    <w:uiPriority w:val="99"/>
    <w:rsid w:val="00073C4B"/>
    <w:pPr>
      <w:spacing w:line="240" w:lineRule="auto"/>
      <w:ind w:left="480" w:hanging="480"/>
      <w:jc w:val="left"/>
    </w:pPr>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yperlink" Target="https://hsgm.saglik.gov.tr/tr/obezite/obezite-nedir.html" TargetMode="Externa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3E84DA57054B4248AB2BC70D2C02FA5F"/>
        <w:category>
          <w:name w:val="Genel"/>
          <w:gallery w:val="placeholder"/>
        </w:category>
        <w:types>
          <w:type w:val="bbPlcHdr"/>
        </w:types>
        <w:behaviors>
          <w:behavior w:val="content"/>
        </w:behaviors>
        <w:guid w:val="{D8977BD8-1353-4726-A06C-782DFEE67144}"/>
      </w:docPartPr>
      <w:docPartBody>
        <w:p w:rsidR="00817F72" w:rsidRDefault="00BE3414" w:rsidP="00BE3414">
          <w:pPr>
            <w:pStyle w:val="3E84DA57054B4248AB2BC70D2C02FA5F"/>
          </w:pPr>
          <w:r w:rsidRPr="005C5C47">
            <w:rPr>
              <w:rStyle w:val="YerTutucuMetni"/>
            </w:rPr>
            <w:t>Denklemi buraya yazı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Arial">
    <w:panose1 w:val="020B0604020202020204"/>
    <w:charset w:val="A2"/>
    <w:family w:val="swiss"/>
    <w:pitch w:val="variable"/>
    <w:sig w:usb0="E0002EFF" w:usb1="C000785B" w:usb2="00000009" w:usb3="00000000" w:csb0="000001FF" w:csb1="00000000"/>
  </w:font>
  <w:font w:name="Segoe UI">
    <w:panose1 w:val="020B0502040204020203"/>
    <w:charset w:val="A2"/>
    <w:family w:val="swiss"/>
    <w:pitch w:val="variable"/>
    <w:sig w:usb0="E4002EFF" w:usb1="C000E47F"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Calibri">
    <w:panose1 w:val="020F0502020204030204"/>
    <w:charset w:val="A2"/>
    <w:family w:val="swiss"/>
    <w:pitch w:val="variable"/>
    <w:sig w:usb0="E4002EFF" w:usb1="C000247B" w:usb2="00000009" w:usb3="00000000" w:csb0="000001FF" w:csb1="00000000"/>
  </w:font>
  <w:font w:name="Times-Bold">
    <w:altName w:val="Times New Roman"/>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imes New (W1)">
    <w:altName w:val="Times New Roman"/>
    <w:charset w:val="A2"/>
    <w:family w:val="roman"/>
    <w:pitch w:val="variable"/>
    <w:sig w:usb0="00000000" w:usb1="80000000" w:usb2="00000008" w:usb3="00000000" w:csb0="000001FF" w:csb1="00000000"/>
  </w:font>
  <w:font w:name="Cambria Math">
    <w:panose1 w:val="02040503050406030204"/>
    <w:charset w:val="A2"/>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3414"/>
    <w:rsid w:val="000751AE"/>
    <w:rsid w:val="000C4A04"/>
    <w:rsid w:val="00180E6F"/>
    <w:rsid w:val="00195AB2"/>
    <w:rsid w:val="001C60E5"/>
    <w:rsid w:val="001E0444"/>
    <w:rsid w:val="002F192F"/>
    <w:rsid w:val="00745B37"/>
    <w:rsid w:val="00817F72"/>
    <w:rsid w:val="008536DA"/>
    <w:rsid w:val="00BB39EF"/>
    <w:rsid w:val="00BE3414"/>
    <w:rsid w:val="00BF354A"/>
    <w:rsid w:val="00C169A2"/>
    <w:rsid w:val="00D61272"/>
    <w:rsid w:val="00D866D8"/>
    <w:rsid w:val="00E0700F"/>
    <w:rsid w:val="00E877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YerTutucuMetni">
    <w:name w:val="Placeholder Text"/>
    <w:basedOn w:val="VarsaylanParagrafYazTipi"/>
    <w:uiPriority w:val="99"/>
    <w:semiHidden/>
    <w:rsid w:val="00BE3414"/>
    <w:rPr>
      <w:color w:val="808080"/>
    </w:rPr>
  </w:style>
  <w:style w:type="paragraph" w:customStyle="1" w:styleId="3E84DA57054B4248AB2BC70D2C02FA5F">
    <w:name w:val="3E84DA57054B4248AB2BC70D2C02FA5F"/>
    <w:rsid w:val="00BE341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DA0F91-223E-478E-938C-7652FB0E25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1627</Words>
  <Characters>9280</Characters>
  <Application>Microsoft Office Word</Application>
  <DocSecurity>0</DocSecurity>
  <Lines>77</Lines>
  <Paragraphs>21</Paragraphs>
  <ScaleCrop>false</ScaleCrop>
  <HeadingPairs>
    <vt:vector size="2" baseType="variant">
      <vt:variant>
        <vt:lpstr>Konu Başlığı</vt:lpstr>
      </vt:variant>
      <vt:variant>
        <vt:i4>1</vt:i4>
      </vt:variant>
    </vt:vector>
  </HeadingPairs>
  <TitlesOfParts>
    <vt:vector size="1" baseType="lpstr">
      <vt:lpstr> </vt:lpstr>
    </vt:vector>
  </TitlesOfParts>
  <Company>.</Company>
  <LinksUpToDate>false</LinksUpToDate>
  <CharactersWithSpaces>10886</CharactersWithSpaces>
  <SharedDoc>false</SharedDoc>
  <HLinks>
    <vt:vector size="84" baseType="variant">
      <vt:variant>
        <vt:i4>1835068</vt:i4>
      </vt:variant>
      <vt:variant>
        <vt:i4>80</vt:i4>
      </vt:variant>
      <vt:variant>
        <vt:i4>0</vt:i4>
      </vt:variant>
      <vt:variant>
        <vt:i4>5</vt:i4>
      </vt:variant>
      <vt:variant>
        <vt:lpwstr/>
      </vt:variant>
      <vt:variant>
        <vt:lpwstr>_Toc263953871</vt:lpwstr>
      </vt:variant>
      <vt:variant>
        <vt:i4>1835068</vt:i4>
      </vt:variant>
      <vt:variant>
        <vt:i4>74</vt:i4>
      </vt:variant>
      <vt:variant>
        <vt:i4>0</vt:i4>
      </vt:variant>
      <vt:variant>
        <vt:i4>5</vt:i4>
      </vt:variant>
      <vt:variant>
        <vt:lpwstr/>
      </vt:variant>
      <vt:variant>
        <vt:lpwstr>_Toc263953870</vt:lpwstr>
      </vt:variant>
      <vt:variant>
        <vt:i4>1900604</vt:i4>
      </vt:variant>
      <vt:variant>
        <vt:i4>68</vt:i4>
      </vt:variant>
      <vt:variant>
        <vt:i4>0</vt:i4>
      </vt:variant>
      <vt:variant>
        <vt:i4>5</vt:i4>
      </vt:variant>
      <vt:variant>
        <vt:lpwstr/>
      </vt:variant>
      <vt:variant>
        <vt:lpwstr>_Toc263953869</vt:lpwstr>
      </vt:variant>
      <vt:variant>
        <vt:i4>1900604</vt:i4>
      </vt:variant>
      <vt:variant>
        <vt:i4>62</vt:i4>
      </vt:variant>
      <vt:variant>
        <vt:i4>0</vt:i4>
      </vt:variant>
      <vt:variant>
        <vt:i4>5</vt:i4>
      </vt:variant>
      <vt:variant>
        <vt:lpwstr/>
      </vt:variant>
      <vt:variant>
        <vt:lpwstr>_Toc263953868</vt:lpwstr>
      </vt:variant>
      <vt:variant>
        <vt:i4>1900604</vt:i4>
      </vt:variant>
      <vt:variant>
        <vt:i4>56</vt:i4>
      </vt:variant>
      <vt:variant>
        <vt:i4>0</vt:i4>
      </vt:variant>
      <vt:variant>
        <vt:i4>5</vt:i4>
      </vt:variant>
      <vt:variant>
        <vt:lpwstr/>
      </vt:variant>
      <vt:variant>
        <vt:lpwstr>_Toc263953867</vt:lpwstr>
      </vt:variant>
      <vt:variant>
        <vt:i4>1900604</vt:i4>
      </vt:variant>
      <vt:variant>
        <vt:i4>50</vt:i4>
      </vt:variant>
      <vt:variant>
        <vt:i4>0</vt:i4>
      </vt:variant>
      <vt:variant>
        <vt:i4>5</vt:i4>
      </vt:variant>
      <vt:variant>
        <vt:lpwstr/>
      </vt:variant>
      <vt:variant>
        <vt:lpwstr>_Toc263953866</vt:lpwstr>
      </vt:variant>
      <vt:variant>
        <vt:i4>1900604</vt:i4>
      </vt:variant>
      <vt:variant>
        <vt:i4>44</vt:i4>
      </vt:variant>
      <vt:variant>
        <vt:i4>0</vt:i4>
      </vt:variant>
      <vt:variant>
        <vt:i4>5</vt:i4>
      </vt:variant>
      <vt:variant>
        <vt:lpwstr/>
      </vt:variant>
      <vt:variant>
        <vt:lpwstr>_Toc263953865</vt:lpwstr>
      </vt:variant>
      <vt:variant>
        <vt:i4>1900604</vt:i4>
      </vt:variant>
      <vt:variant>
        <vt:i4>38</vt:i4>
      </vt:variant>
      <vt:variant>
        <vt:i4>0</vt:i4>
      </vt:variant>
      <vt:variant>
        <vt:i4>5</vt:i4>
      </vt:variant>
      <vt:variant>
        <vt:lpwstr/>
      </vt:variant>
      <vt:variant>
        <vt:lpwstr>_Toc263953864</vt:lpwstr>
      </vt:variant>
      <vt:variant>
        <vt:i4>1900604</vt:i4>
      </vt:variant>
      <vt:variant>
        <vt:i4>32</vt:i4>
      </vt:variant>
      <vt:variant>
        <vt:i4>0</vt:i4>
      </vt:variant>
      <vt:variant>
        <vt:i4>5</vt:i4>
      </vt:variant>
      <vt:variant>
        <vt:lpwstr/>
      </vt:variant>
      <vt:variant>
        <vt:lpwstr>_Toc263953863</vt:lpwstr>
      </vt:variant>
      <vt:variant>
        <vt:i4>1900604</vt:i4>
      </vt:variant>
      <vt:variant>
        <vt:i4>26</vt:i4>
      </vt:variant>
      <vt:variant>
        <vt:i4>0</vt:i4>
      </vt:variant>
      <vt:variant>
        <vt:i4>5</vt:i4>
      </vt:variant>
      <vt:variant>
        <vt:lpwstr/>
      </vt:variant>
      <vt:variant>
        <vt:lpwstr>_Toc263953862</vt:lpwstr>
      </vt:variant>
      <vt:variant>
        <vt:i4>1900604</vt:i4>
      </vt:variant>
      <vt:variant>
        <vt:i4>20</vt:i4>
      </vt:variant>
      <vt:variant>
        <vt:i4>0</vt:i4>
      </vt:variant>
      <vt:variant>
        <vt:i4>5</vt:i4>
      </vt:variant>
      <vt:variant>
        <vt:lpwstr/>
      </vt:variant>
      <vt:variant>
        <vt:lpwstr>_Toc263953861</vt:lpwstr>
      </vt:variant>
      <vt:variant>
        <vt:i4>1900604</vt:i4>
      </vt:variant>
      <vt:variant>
        <vt:i4>14</vt:i4>
      </vt:variant>
      <vt:variant>
        <vt:i4>0</vt:i4>
      </vt:variant>
      <vt:variant>
        <vt:i4>5</vt:i4>
      </vt:variant>
      <vt:variant>
        <vt:lpwstr/>
      </vt:variant>
      <vt:variant>
        <vt:lpwstr>_Toc263953860</vt:lpwstr>
      </vt:variant>
      <vt:variant>
        <vt:i4>1966140</vt:i4>
      </vt:variant>
      <vt:variant>
        <vt:i4>8</vt:i4>
      </vt:variant>
      <vt:variant>
        <vt:i4>0</vt:i4>
      </vt:variant>
      <vt:variant>
        <vt:i4>5</vt:i4>
      </vt:variant>
      <vt:variant>
        <vt:lpwstr/>
      </vt:variant>
      <vt:variant>
        <vt:lpwstr>_Toc263953859</vt:lpwstr>
      </vt:variant>
      <vt:variant>
        <vt:i4>1966140</vt:i4>
      </vt:variant>
      <vt:variant>
        <vt:i4>2</vt:i4>
      </vt:variant>
      <vt:variant>
        <vt:i4>0</vt:i4>
      </vt:variant>
      <vt:variant>
        <vt:i4>5</vt:i4>
      </vt:variant>
      <vt:variant>
        <vt:lpwstr/>
      </vt:variant>
      <vt:variant>
        <vt:lpwstr>_Toc26395385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Yrd.Doç.Dr. Sabri ALPAYDIN</dc:creator>
  <cp:keywords/>
  <cp:lastModifiedBy>AICU</cp:lastModifiedBy>
  <cp:revision>2</cp:revision>
  <cp:lastPrinted>2010-06-14T17:07:00Z</cp:lastPrinted>
  <dcterms:created xsi:type="dcterms:W3CDTF">2022-03-09T11:20:00Z</dcterms:created>
  <dcterms:modified xsi:type="dcterms:W3CDTF">2022-03-09T11:20:00Z</dcterms:modified>
</cp:coreProperties>
</file>